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3807F" w14:textId="77777777" w:rsidR="00496B8E" w:rsidRDefault="00496B8E" w:rsidP="00496B8E">
      <w:pPr>
        <w:pStyle w:val="Heading1"/>
      </w:pPr>
      <w:bookmarkStart w:id="0" w:name="_Toc536017946"/>
      <w:r>
        <w:t>Part 1: 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proofErr w:type="spellStart"/>
      <w:r w:rsidR="00634E4E">
        <w:t>e.g</w:t>
      </w:r>
      <w:proofErr w:type="spellEnd"/>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1" w:name="_Toc536017948"/>
      <w:r>
        <w:t xml:space="preserve">Description of </w:t>
      </w:r>
      <w:r w:rsidR="0054692B">
        <w:t>Case</w:t>
      </w:r>
      <w:r>
        <w:t xml:space="preserve"> Structure</w:t>
      </w:r>
      <w:bookmarkEnd w:id="1"/>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465FCFCE"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DD7610">
        <w:rPr>
          <w:noProof/>
        </w:rPr>
        <w:t>1</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19277D" w:rsidRDefault="0019277D"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19277D" w:rsidRDefault="0019277D"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19277D" w:rsidRDefault="0019277D"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19277D" w:rsidRDefault="0019277D"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19277D" w:rsidRDefault="0019277D"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19277D" w:rsidRDefault="0019277D"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19277D" w:rsidRDefault="0019277D"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19277D" w:rsidRDefault="0019277D"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19277D" w:rsidRDefault="0019277D"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19277D" w:rsidRDefault="0019277D"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19277D" w:rsidRDefault="0019277D"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19277D" w:rsidRDefault="0019277D"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19277D" w:rsidRDefault="0019277D"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19277D" w:rsidRDefault="0019277D"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19277D" w:rsidRDefault="0019277D"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19277D" w:rsidRDefault="0019277D"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02211B1B"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DD7610">
        <w:rPr>
          <w:noProof/>
        </w:rPr>
        <w:t>2</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42D72F1F"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3</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634D840F"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07221163"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7B45B9DE"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066DBE3A"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7A30349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54983AA5"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44635C3B"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55C01B21"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11</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052F95A6"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3EC3027F"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12</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14B9C5A9"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DD7610">
              <w:rPr>
                <w:noProof/>
              </w:rPr>
              <w:t>13</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1B4F931C"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DD7610">
        <w:rPr>
          <w:noProof/>
        </w:rPr>
        <w:t>14</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19277D" w:rsidRDefault="0019277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7691AE02" w:rsidR="007E52F7" w:rsidRDefault="007E52F7" w:rsidP="007E52F7">
      <w:pPr>
        <w:pStyle w:val="Heading3"/>
      </w:pPr>
      <w:r>
        <w:t>Test Conclusions</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6168631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38255FF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2502AEF9"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15</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22DD66EE"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DD7610">
        <w:rPr>
          <w:noProof/>
        </w:rPr>
        <w:t>16</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5662BA2A"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17</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09BA46DF"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18</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5E95DF9B"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19</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2E1B2B95"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0</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158CC89D"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1</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190D0D37"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2</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2A9991CE"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3</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049AA0CB"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4</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6F75FEF5"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DD7610">
        <w:rPr>
          <w:noProof/>
        </w:rPr>
        <w:t>25</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6E1F5750"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DD7610">
        <w:rPr>
          <w:noProof/>
        </w:rPr>
        <w:t>26</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6AAE6708"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DD7610">
        <w:rPr>
          <w:noProof/>
        </w:rPr>
        <w:t>27</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19277D"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19277D"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19277D"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5"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444429B3"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5E0F8C">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5631D2A6"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5E0F8C">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4"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31A46C0"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5"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lastRenderedPageBreak/>
        <w:t xml:space="preserve">Test </w:t>
      </w:r>
      <w:r w:rsidR="009707BF">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5"/>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6">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511C59B9"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7"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8">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89">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0">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3FA0659B" w:rsidR="00965A46" w:rsidRDefault="00D272A4" w:rsidP="005A4CCB">
      <w:r>
        <w:t xml:space="preserve">The dump truck was loaded to a total weight </w:t>
      </w:r>
      <w:r w:rsidR="0019277D">
        <w:t>6140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4AD021B0" w:rsidR="007424FF" w:rsidRDefault="007424FF" w:rsidP="007424FF">
      <w:pPr>
        <w:pStyle w:val="Caption"/>
        <w:keepNext/>
      </w:pPr>
      <w:r>
        <w:t xml:space="preserve">Table </w:t>
      </w:r>
      <w:r w:rsidR="0050575E">
        <w:rPr>
          <w:noProof/>
        </w:rPr>
        <w:fldChar w:fldCharType="begin"/>
      </w:r>
      <w:r w:rsidR="0050575E">
        <w:rPr>
          <w:noProof/>
        </w:rPr>
        <w:instrText xml:space="preserve"> SEQ Table \* ARABIC </w:instrText>
      </w:r>
      <w:r w:rsidR="0050575E">
        <w:rPr>
          <w:noProof/>
        </w:rPr>
        <w:fldChar w:fldCharType="separate"/>
      </w:r>
      <w:r w:rsidR="005E0F8C">
        <w:rPr>
          <w:noProof/>
        </w:rPr>
        <w:t>6</w:t>
      </w:r>
      <w:r w:rsidR="0050575E">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1" cstate="print">
                      <a:extLst>
                        <a:ext uri="{BEBA8EAE-BF5A-486C-A8C5-ECC9F3942E4B}">
                          <a14:imgProps xmlns:a14="http://schemas.microsoft.com/office/drawing/2010/main">
                            <a14:imgLayer r:embed="rId92">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616BA921" w:rsidR="00095F2D" w:rsidRDefault="00095F2D" w:rsidP="00095F2D">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28</w:t>
      </w:r>
      <w:r w:rsidR="00DF2EDD">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10E0A145" w14:textId="3EEAC3FC" w:rsidR="001369D3" w:rsidRDefault="001369D3" w:rsidP="00E113ED">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0D447399" w:rsidR="001369D3" w:rsidRDefault="001369D3" w:rsidP="00E113ED">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13D6E9" w14:textId="6DE03314"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as assigned </w:t>
      </w:r>
      <w:r w:rsidR="00E61CA0">
        <w:t xml:space="preserve">a cut-off frequency of 20 Hz, a pass-band ripple of 0.5 decibels, and 40 decibels of </w:t>
      </w:r>
      <w:r w:rsidR="00E61CA0">
        <w:lastRenderedPageBreak/>
        <w:t>stop-band attenuation</w:t>
      </w:r>
      <w:r>
        <w:t>. The frequency response function of the resulting low pass filter is provided in the following plots.</w:t>
      </w:r>
    </w:p>
    <w:p w14:paraId="49A3FAF2" w14:textId="66D13A36" w:rsidR="006E0295" w:rsidRDefault="00AD70DE" w:rsidP="00E113ED">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r w:rsidR="006E0295">
        <w:t>The above filter was applied to the truck acceleration time history for run 6. The resulting time history is plotted below.</w:t>
      </w:r>
    </w:p>
    <w:p w14:paraId="03B326C0" w14:textId="47763D30" w:rsidR="006535A6" w:rsidRDefault="004C7C6B" w:rsidP="004C7C6B">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8">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53982055" w:rsidR="00472365" w:rsidRDefault="00472365" w:rsidP="00472365">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29</w:t>
      </w:r>
      <w:r w:rsidR="00DF2EDD">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6F351205" w:rsidR="00DC5325" w:rsidRDefault="00472365" w:rsidP="00472365">
      <w:pPr>
        <w:pStyle w:val="Caption"/>
        <w:rPr>
          <w:b w:val="0"/>
        </w:rPr>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0</w:t>
      </w:r>
      <w:r w:rsidR="00DF2EDD">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77777777" w:rsidR="005E0F8C" w:rsidRDefault="005E0F8C" w:rsidP="005E0F8C">
      <w:pPr>
        <w:pStyle w:val="Caption"/>
        <w:keepNext/>
      </w:pPr>
      <w:r>
        <w:lastRenderedPageBreak/>
        <w:t xml:space="preserve">Table </w:t>
      </w:r>
      <w:r w:rsidR="00490C1D">
        <w:rPr>
          <w:noProof/>
        </w:rPr>
        <w:fldChar w:fldCharType="begin"/>
      </w:r>
      <w:r w:rsidR="00490C1D">
        <w:rPr>
          <w:noProof/>
        </w:rPr>
        <w:instrText xml:space="preserve"> SEQ Table \* ARABIC </w:instrText>
      </w:r>
      <w:r w:rsidR="00490C1D">
        <w:rPr>
          <w:noProof/>
        </w:rPr>
        <w:fldChar w:fldCharType="separate"/>
      </w:r>
      <w:r>
        <w:rPr>
          <w:noProof/>
        </w:rPr>
        <w:t>7</w:t>
      </w:r>
      <w:r w:rsidR="00490C1D">
        <w:rPr>
          <w:noProof/>
        </w:rP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77777777" w:rsidR="005E0F8C" w:rsidRDefault="005E0F8C" w:rsidP="00DF2EDD">
            <w:pPr>
              <w:pStyle w:val="squish"/>
              <w:jc w:val="center"/>
            </w:pPr>
            <w:r>
              <w:rPr>
                <w:rFonts w:ascii="Calibri" w:hAnsi="Calibri" w:cs="Calibri"/>
                <w:color w:val="000000"/>
              </w:rPr>
              <w:t>0.042</w:t>
            </w:r>
          </w:p>
        </w:tc>
        <w:tc>
          <w:tcPr>
            <w:tcW w:w="1515" w:type="dxa"/>
            <w:vAlign w:val="bottom"/>
          </w:tcPr>
          <w:p w14:paraId="621B9C20" w14:textId="77777777" w:rsidR="005E0F8C" w:rsidRDefault="005E0F8C" w:rsidP="00DF2EDD">
            <w:pPr>
              <w:pStyle w:val="squish"/>
              <w:jc w:val="center"/>
            </w:pPr>
            <w:r>
              <w:rPr>
                <w:rFonts w:ascii="Calibri" w:hAnsi="Calibri" w:cs="Calibri"/>
                <w:color w:val="000000"/>
              </w:rPr>
              <w:t>0.101</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77777777" w:rsidR="005E0F8C" w:rsidRDefault="005E0F8C" w:rsidP="00DF2EDD">
            <w:pPr>
              <w:pStyle w:val="squish"/>
              <w:jc w:val="center"/>
            </w:pPr>
            <w:r>
              <w:rPr>
                <w:rFonts w:ascii="Calibri" w:hAnsi="Calibri" w:cs="Calibri"/>
                <w:color w:val="000000"/>
              </w:rPr>
              <w:t>0.078</w:t>
            </w:r>
          </w:p>
        </w:tc>
        <w:tc>
          <w:tcPr>
            <w:tcW w:w="1515" w:type="dxa"/>
            <w:vAlign w:val="bottom"/>
          </w:tcPr>
          <w:p w14:paraId="7B21C388" w14:textId="77777777" w:rsidR="005E0F8C" w:rsidRDefault="005E0F8C" w:rsidP="00DF2EDD">
            <w:pPr>
              <w:pStyle w:val="squish"/>
              <w:jc w:val="center"/>
            </w:pPr>
            <w:r>
              <w:rPr>
                <w:rFonts w:ascii="Calibri" w:hAnsi="Calibri" w:cs="Calibri"/>
                <w:color w:val="000000"/>
              </w:rPr>
              <w:t>0.244</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7777777" w:rsidR="005E0F8C" w:rsidRDefault="005E0F8C" w:rsidP="00DF2EDD">
            <w:pPr>
              <w:pStyle w:val="squish"/>
              <w:jc w:val="center"/>
            </w:pPr>
            <w:r>
              <w:rPr>
                <w:rFonts w:ascii="Calibri" w:hAnsi="Calibri" w:cs="Calibri"/>
                <w:color w:val="000000"/>
              </w:rPr>
              <w:t>0.040</w:t>
            </w:r>
          </w:p>
        </w:tc>
        <w:tc>
          <w:tcPr>
            <w:tcW w:w="1515" w:type="dxa"/>
            <w:vAlign w:val="bottom"/>
          </w:tcPr>
          <w:p w14:paraId="4A735D40" w14:textId="77777777" w:rsidR="005E0F8C" w:rsidRDefault="005E0F8C" w:rsidP="00DF2EDD">
            <w:pPr>
              <w:pStyle w:val="squish"/>
              <w:jc w:val="center"/>
            </w:pPr>
            <w:r>
              <w:rPr>
                <w:rFonts w:ascii="Calibri" w:hAnsi="Calibri" w:cs="Calibri"/>
                <w:color w:val="000000"/>
              </w:rPr>
              <w:t>0.095</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77777777" w:rsidR="005E0F8C" w:rsidRDefault="005E0F8C" w:rsidP="00DF2EDD">
            <w:pPr>
              <w:pStyle w:val="squish"/>
              <w:jc w:val="center"/>
            </w:pPr>
            <w:r>
              <w:rPr>
                <w:rFonts w:ascii="Calibri" w:hAnsi="Calibri" w:cs="Calibri"/>
                <w:color w:val="000000"/>
              </w:rPr>
              <w:t>0.076</w:t>
            </w:r>
          </w:p>
        </w:tc>
        <w:tc>
          <w:tcPr>
            <w:tcW w:w="1515" w:type="dxa"/>
            <w:vAlign w:val="bottom"/>
          </w:tcPr>
          <w:p w14:paraId="30378ACF" w14:textId="77777777" w:rsidR="005E0F8C" w:rsidRDefault="005E0F8C" w:rsidP="00DF2EDD">
            <w:pPr>
              <w:pStyle w:val="squish"/>
              <w:jc w:val="center"/>
            </w:pPr>
            <w:r>
              <w:rPr>
                <w:rFonts w:ascii="Calibri" w:hAnsi="Calibri" w:cs="Calibri"/>
                <w:color w:val="000000"/>
              </w:rPr>
              <w:t>0.231</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0">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7E4A58B1"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1</w:t>
      </w:r>
      <w:r w:rsidR="00DF2EDD">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1">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78EF675D"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2</w:t>
      </w:r>
      <w:r w:rsidR="00DF2EDD">
        <w:rPr>
          <w:noProof/>
        </w:rPr>
        <w:fldChar w:fldCharType="end"/>
      </w:r>
      <w:r>
        <w:t>: PSD Estimate for Acceleration from Rear Sensors, On and Off Bridge</w:t>
      </w:r>
    </w:p>
    <w:p w14:paraId="4420A7E4" w14:textId="18AEBD7C"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e cab is carried by a different suspension with great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63128F6F" w:rsidR="005A6A5D" w:rsidRDefault="005A6A5D" w:rsidP="005A6A5D">
      <w:r>
        <w:t xml:space="preserve">The </w:t>
      </w:r>
      <w:r w:rsidR="0063173D">
        <w:t>above</w:t>
      </w:r>
      <w:r>
        <w:t xml:space="preserve"> frequency response suggests that the truck has a natural frequency of approximately 2.7Hz. This assumes the vehicle was excited with white noise (uniform frequency content of input), but without knowledge of the profile experienced during this record, the character of the input cannot be known. </w:t>
      </w:r>
    </w:p>
    <w:p w14:paraId="2D832133" w14:textId="085F8013" w:rsidR="006B77C9" w:rsidRDefault="006B77C9" w:rsidP="00966A97">
      <w:r>
        <w:t>The Root-Mean-Square</w:t>
      </w:r>
      <w:r w:rsidR="00C03EFB">
        <w:t xml:space="preserve">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6AF221C0" w:rsidR="005B4430" w:rsidRDefault="003C1BEB" w:rsidP="003C1BEB">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3</w:t>
      </w:r>
      <w:r w:rsidR="00DF2EDD">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1C732424" w:rsidR="00E113ED" w:rsidRDefault="00CD55DE" w:rsidP="007643FA">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4</w:t>
      </w:r>
      <w:r w:rsidR="00DF2EDD">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72E6990B" w:rsid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5</w:t>
      </w:r>
      <w:r w:rsidR="00DF2EDD">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6DD2271B" w:rsidR="007643FA" w:rsidRP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6</w:t>
      </w:r>
      <w:r w:rsidR="00DF2EDD">
        <w:rPr>
          <w:noProof/>
        </w:rPr>
        <w:fldChar w:fldCharType="end"/>
      </w:r>
      <w:r>
        <w:t>: Acceleration Time History (Filtered) for Girder 5 at the Middle of Spans 7 &amp; 8</w:t>
      </w:r>
    </w:p>
    <w:p w14:paraId="788ECC08" w14:textId="71BBA2E1"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349DED48"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7</w:t>
      </w:r>
      <w:r w:rsidR="00DF2EDD">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0B4ADD36"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8</w:t>
      </w:r>
      <w:r w:rsidR="00DF2EDD">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3BB89A64"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39</w:t>
      </w:r>
      <w:r w:rsidR="00DF2EDD">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01754A5"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A2000F">
        <w:t xml:space="preserve"> The RMS values for the spans 3 and 4 were averaged in the following plo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45275187" w:rsidR="00A2000F"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40</w:t>
      </w:r>
      <w:r w:rsidR="00DF2EDD">
        <w:rPr>
          <w:noProof/>
        </w:rPr>
        <w:fldChar w:fldCharType="end"/>
      </w:r>
      <w:r>
        <w:t>:</w:t>
      </w:r>
      <w:r w:rsidRPr="00A2000F">
        <w:rPr>
          <w:noProof/>
        </w:rPr>
        <w:t xml:space="preserve"> </w:t>
      </w:r>
      <w:r>
        <w:t>RMS of Filtered Midspan Acceleration of Span 2</w:t>
      </w:r>
    </w:p>
    <w:p w14:paraId="7BA39843" w14:textId="48906B8E" w:rsidR="007B2D6A" w:rsidRDefault="007B2D6A" w:rsidP="00A2000F">
      <w:pPr>
        <w:pStyle w:val="Caption"/>
        <w:jc w:val="left"/>
      </w:pP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7C371DEF" w:rsidR="00D919D6"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DD7610">
        <w:rPr>
          <w:noProof/>
        </w:rPr>
        <w:t>41</w:t>
      </w:r>
      <w:r w:rsidR="00DF2EDD">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8931B9F" w14:textId="5232ECF8" w:rsidR="00F760FC" w:rsidRDefault="00F760FC" w:rsidP="007C5362">
      <w:pPr>
        <w:pStyle w:val="ListParagraph"/>
        <w:numPr>
          <w:ilvl w:val="0"/>
          <w:numId w:val="25"/>
        </w:numPr>
      </w:pPr>
      <w:r>
        <w:t>The magnitude of both vehicle and bridge vibrations increas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17993621" w:rsidR="00D275D4" w:rsidRDefault="00116AD2" w:rsidP="00DF2EDD">
      <w:pPr>
        <w:pStyle w:val="Heading2"/>
      </w:pPr>
      <w:r>
        <w:t xml:space="preserve">VBI </w:t>
      </w:r>
      <w:r>
        <w:t xml:space="preserve">Model Validation </w:t>
      </w:r>
      <w:r>
        <w:t>Simulation</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responsible for the observed bridge vibrations and dynamic amplification. It was therefore first </w:t>
      </w:r>
      <w:r w:rsidR="00605E01">
        <w:lastRenderedPageBreak/>
        <w:t xml:space="preserve">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DF2EDD">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86400" cy="2491740"/>
                    </a:xfrm>
                    <a:prstGeom prst="rect">
                      <a:avLst/>
                    </a:prstGeom>
                  </pic:spPr>
                </pic:pic>
              </a:graphicData>
            </a:graphic>
          </wp:inline>
        </w:drawing>
      </w:r>
    </w:p>
    <w:p w14:paraId="3BCDADF4" w14:textId="2625827F" w:rsidR="00E3731E" w:rsidRDefault="00BF159E" w:rsidP="00DF2EDD">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rsidR="00BB6BC6">
        <w:t xml:space="preserve"> and </w:t>
      </w:r>
      <w:r w:rsidR="00E3731E">
        <w:t>a 12 in offset below the deck centroidal plane</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w:t>
      </w:r>
      <w:r w:rsidR="00E3731E">
        <w:t xml:space="preserve"> section properties</w:t>
      </w:r>
      <w:r w:rsidR="00A648C8">
        <w:t xml:space="preserve"> such that the </w:t>
      </w:r>
      <w:r w:rsidR="00E3731E">
        <w:t xml:space="preserve">diaphragm beams had stiffness equal to that of the X-framed bracing when loaded in a cantilever configuration. The following image displays the isolated diaphragms and the loading. </w:t>
      </w:r>
    </w:p>
    <w:p w14:paraId="0E37BD45" w14:textId="0C86F9DE" w:rsidR="00E3731E" w:rsidRDefault="00E3731E" w:rsidP="00DF2EDD">
      <w:r>
        <w:t>The right side of the diaphragms were restrained from translation at the top and bottom. “Pinned” links were created at the deck elevation to represent the axial restraint provided by the deck in the bridge system. The pinned links were attached to the diaphragm elements with rigid links. The diaphragms were analyzed under two freedom conditions. In one, the free (loaded) side of the diaphragms were left unrestrained, while in the second freedom case, the rotation</w:t>
      </w:r>
      <w:r w:rsidR="004E1476">
        <w:t xml:space="preserve"> (about an axis parallel to girder length)</w:t>
      </w:r>
      <w:r>
        <w:t xml:space="preserve"> was restrained to represent the rotational restraint </w:t>
      </w:r>
      <w:r w:rsidR="0022168F">
        <w:t xml:space="preserve">(torsional resistance) </w:t>
      </w:r>
      <w:r>
        <w:t xml:space="preserve">provided by </w:t>
      </w:r>
      <w:r w:rsidR="004E1476">
        <w:t>a girder</w:t>
      </w:r>
      <w:r w:rsidR="0022168F">
        <w:t xml:space="preserve"> (in</w:t>
      </w:r>
      <w:r>
        <w:t xml:space="preserve"> </w:t>
      </w:r>
      <w:r w:rsidR="0022168F">
        <w:t xml:space="preserve">the </w:t>
      </w:r>
      <w:r>
        <w:t>bridge system</w:t>
      </w:r>
      <w:r w:rsidR="0022168F">
        <w:t>)</w:t>
      </w:r>
      <w:r>
        <w:t xml:space="preserve">. These two freedom </w:t>
      </w:r>
      <w:r>
        <w:lastRenderedPageBreak/>
        <w:t xml:space="preserve">conditions bound the nature of deformation imposed </w:t>
      </w:r>
      <w:r w:rsidR="004E1476">
        <w:t xml:space="preserve">by the bridge (i.e. load applied to diaphragms by girders). </w:t>
      </w:r>
    </w:p>
    <w:p w14:paraId="4FCE8334" w14:textId="0281EFA8" w:rsidR="004E1476" w:rsidRDefault="004E1476" w:rsidP="00DF2EDD">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ion at the ends of the spans where deformation is already restrained by boundary conditions.</w:t>
      </w:r>
    </w:p>
    <w:p w14:paraId="14BFD5DB" w14:textId="4060B6D0" w:rsidR="004E1476" w:rsidRDefault="004E1476" w:rsidP="00DF2EDD">
      <w:r>
        <w:t>The following table compares the displacements at the location of load application for the three diaphragm type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E7425C" w14:paraId="470633D2" w14:textId="77777777" w:rsidTr="004A02EC">
        <w:trPr>
          <w:jc w:val="center"/>
        </w:trPr>
        <w:tc>
          <w:tcPr>
            <w:tcW w:w="2007" w:type="dxa"/>
            <w:vAlign w:val="bottom"/>
          </w:tcPr>
          <w:p w14:paraId="468E6262" w14:textId="77777777" w:rsidR="00E7425C" w:rsidRDefault="00E7425C" w:rsidP="00E7425C">
            <w:pPr>
              <w:pStyle w:val="squish"/>
            </w:pPr>
          </w:p>
        </w:tc>
        <w:tc>
          <w:tcPr>
            <w:tcW w:w="1181" w:type="dxa"/>
            <w:vAlign w:val="center"/>
          </w:tcPr>
          <w:p w14:paraId="5F6134AC" w14:textId="6D8B24FB" w:rsidR="00E7425C" w:rsidRDefault="00E7425C" w:rsidP="004A02EC">
            <w:pPr>
              <w:pStyle w:val="squish"/>
              <w:jc w:val="center"/>
            </w:pPr>
            <w:r>
              <w:rPr>
                <w:rFonts w:ascii="Calibri" w:hAnsi="Calibri" w:cs="Calibri"/>
                <w:color w:val="000000"/>
              </w:rPr>
              <w:t>X-Frame</w:t>
            </w:r>
          </w:p>
        </w:tc>
        <w:tc>
          <w:tcPr>
            <w:tcW w:w="1181" w:type="dxa"/>
            <w:vAlign w:val="center"/>
          </w:tcPr>
          <w:p w14:paraId="2F2E99FB" w14:textId="0E16AC25" w:rsidR="00E7425C" w:rsidRDefault="00E7425C" w:rsidP="004A02EC">
            <w:pPr>
              <w:pStyle w:val="squish"/>
              <w:jc w:val="center"/>
            </w:pPr>
            <w:r>
              <w:rPr>
                <w:rFonts w:ascii="Calibri" w:hAnsi="Calibri" w:cs="Calibri"/>
                <w:color w:val="000000"/>
              </w:rPr>
              <w:t>Chevron</w:t>
            </w:r>
          </w:p>
        </w:tc>
        <w:tc>
          <w:tcPr>
            <w:tcW w:w="1181" w:type="dxa"/>
            <w:vAlign w:val="center"/>
          </w:tcPr>
          <w:p w14:paraId="29D5F073" w14:textId="16D6BDC4" w:rsidR="00E7425C" w:rsidRDefault="00E7425C" w:rsidP="004A02EC">
            <w:pPr>
              <w:pStyle w:val="squish"/>
              <w:jc w:val="center"/>
            </w:pPr>
            <w:r>
              <w:rPr>
                <w:rFonts w:ascii="Calibri" w:hAnsi="Calibri" w:cs="Calibri"/>
                <w:color w:val="000000"/>
              </w:rPr>
              <w:t>Beam</w:t>
            </w:r>
          </w:p>
        </w:tc>
        <w:tc>
          <w:tcPr>
            <w:tcW w:w="1248" w:type="dxa"/>
            <w:vAlign w:val="center"/>
          </w:tcPr>
          <w:p w14:paraId="0F764372" w14:textId="473AD621" w:rsidR="00E7425C" w:rsidRDefault="00E7425C" w:rsidP="004A02EC">
            <w:pPr>
              <w:pStyle w:val="squish"/>
              <w:jc w:val="center"/>
            </w:pPr>
            <w:r>
              <w:rPr>
                <w:rFonts w:ascii="Calibri" w:hAnsi="Calibri" w:cs="Calibri"/>
                <w:color w:val="000000"/>
              </w:rPr>
              <w:t>% diff from X-Frame</w:t>
            </w:r>
          </w:p>
        </w:tc>
      </w:tr>
      <w:tr w:rsidR="00E7425C" w14:paraId="16E5E262" w14:textId="77777777" w:rsidTr="004A02EC">
        <w:trPr>
          <w:jc w:val="center"/>
        </w:trPr>
        <w:tc>
          <w:tcPr>
            <w:tcW w:w="2007" w:type="dxa"/>
            <w:vAlign w:val="bottom"/>
          </w:tcPr>
          <w:p w14:paraId="53FEDD19" w14:textId="3735863B" w:rsidR="00E7425C" w:rsidRDefault="00E7425C" w:rsidP="00E7425C">
            <w:pPr>
              <w:pStyle w:val="squish"/>
            </w:pPr>
            <w:r>
              <w:rPr>
                <w:rFonts w:ascii="Calibri" w:hAnsi="Calibri" w:cs="Calibri"/>
                <w:color w:val="000000"/>
              </w:rPr>
              <w:t>Unrestrained</w:t>
            </w:r>
          </w:p>
        </w:tc>
        <w:tc>
          <w:tcPr>
            <w:tcW w:w="1181" w:type="dxa"/>
            <w:vAlign w:val="center"/>
          </w:tcPr>
          <w:p w14:paraId="7374F1CE" w14:textId="1B6B61E6" w:rsidR="00E7425C" w:rsidRDefault="00E7425C" w:rsidP="004A02EC">
            <w:pPr>
              <w:pStyle w:val="squish"/>
              <w:jc w:val="center"/>
            </w:pPr>
            <w:r>
              <w:rPr>
                <w:rFonts w:ascii="Calibri" w:hAnsi="Calibri" w:cs="Calibri"/>
                <w:color w:val="000000"/>
              </w:rPr>
              <w:t>-4.28E-06</w:t>
            </w:r>
          </w:p>
        </w:tc>
        <w:tc>
          <w:tcPr>
            <w:tcW w:w="1181" w:type="dxa"/>
            <w:vAlign w:val="center"/>
          </w:tcPr>
          <w:p w14:paraId="686D50FD" w14:textId="01976D94" w:rsidR="00E7425C" w:rsidRDefault="00E7425C" w:rsidP="004A02EC">
            <w:pPr>
              <w:pStyle w:val="squish"/>
              <w:jc w:val="center"/>
            </w:pPr>
            <w:r>
              <w:rPr>
                <w:rFonts w:ascii="Calibri" w:hAnsi="Calibri" w:cs="Calibri"/>
                <w:color w:val="000000"/>
              </w:rPr>
              <w:t>-3.95E-06</w:t>
            </w:r>
          </w:p>
        </w:tc>
        <w:tc>
          <w:tcPr>
            <w:tcW w:w="1181" w:type="dxa"/>
            <w:vAlign w:val="center"/>
          </w:tcPr>
          <w:p w14:paraId="44C8DC24" w14:textId="29538302" w:rsidR="00E7425C" w:rsidRDefault="00E7425C" w:rsidP="004A02EC">
            <w:pPr>
              <w:pStyle w:val="squish"/>
              <w:jc w:val="center"/>
            </w:pPr>
            <w:r>
              <w:rPr>
                <w:rFonts w:ascii="Calibri" w:hAnsi="Calibri" w:cs="Calibri"/>
                <w:color w:val="000000"/>
              </w:rPr>
              <w:t>-4.27E-06</w:t>
            </w:r>
          </w:p>
        </w:tc>
        <w:tc>
          <w:tcPr>
            <w:tcW w:w="1248" w:type="dxa"/>
            <w:vAlign w:val="center"/>
          </w:tcPr>
          <w:p w14:paraId="68B22FEF" w14:textId="03D5BF12" w:rsidR="00E7425C" w:rsidRDefault="00E7425C" w:rsidP="004A02EC">
            <w:pPr>
              <w:pStyle w:val="squish"/>
              <w:jc w:val="center"/>
            </w:pPr>
            <w:r>
              <w:rPr>
                <w:rFonts w:ascii="Calibri" w:hAnsi="Calibri" w:cs="Calibri"/>
                <w:color w:val="000000"/>
              </w:rPr>
              <w:t>-0.12%</w:t>
            </w:r>
          </w:p>
        </w:tc>
      </w:tr>
      <w:tr w:rsidR="00E7425C" w14:paraId="29667988" w14:textId="77777777" w:rsidTr="004A02EC">
        <w:trPr>
          <w:jc w:val="center"/>
        </w:trPr>
        <w:tc>
          <w:tcPr>
            <w:tcW w:w="2007" w:type="dxa"/>
            <w:vAlign w:val="bottom"/>
          </w:tcPr>
          <w:p w14:paraId="0C2A7510" w14:textId="3A0FBE43" w:rsidR="00E7425C" w:rsidRDefault="00E7425C" w:rsidP="00E7425C">
            <w:pPr>
              <w:pStyle w:val="squish"/>
            </w:pPr>
            <w:r>
              <w:rPr>
                <w:rFonts w:ascii="Calibri" w:hAnsi="Calibri" w:cs="Calibri"/>
                <w:color w:val="000000"/>
              </w:rPr>
              <w:t>Rotation Restrained</w:t>
            </w:r>
          </w:p>
        </w:tc>
        <w:tc>
          <w:tcPr>
            <w:tcW w:w="1181" w:type="dxa"/>
            <w:vAlign w:val="center"/>
          </w:tcPr>
          <w:p w14:paraId="53D9A7C6" w14:textId="0902F2B0" w:rsidR="00E7425C" w:rsidRDefault="00E7425C" w:rsidP="004A02EC">
            <w:pPr>
              <w:pStyle w:val="squish"/>
              <w:jc w:val="center"/>
            </w:pPr>
            <w:r>
              <w:rPr>
                <w:rFonts w:ascii="Calibri" w:hAnsi="Calibri" w:cs="Calibri"/>
                <w:color w:val="000000"/>
              </w:rPr>
              <w:t>-3.87E-06</w:t>
            </w:r>
          </w:p>
        </w:tc>
        <w:tc>
          <w:tcPr>
            <w:tcW w:w="1181" w:type="dxa"/>
            <w:vAlign w:val="center"/>
          </w:tcPr>
          <w:p w14:paraId="60064346" w14:textId="5124F9BE" w:rsidR="00E7425C" w:rsidRDefault="00E7425C" w:rsidP="004A02EC">
            <w:pPr>
              <w:pStyle w:val="squish"/>
              <w:jc w:val="center"/>
            </w:pPr>
            <w:r>
              <w:rPr>
                <w:rFonts w:ascii="Calibri" w:hAnsi="Calibri" w:cs="Calibri"/>
                <w:color w:val="000000"/>
              </w:rPr>
              <w:t>-3.19E-06</w:t>
            </w:r>
          </w:p>
        </w:tc>
        <w:tc>
          <w:tcPr>
            <w:tcW w:w="1181" w:type="dxa"/>
            <w:vAlign w:val="center"/>
          </w:tcPr>
          <w:p w14:paraId="6B4FC74B" w14:textId="128DC385" w:rsidR="00E7425C" w:rsidRDefault="00E7425C" w:rsidP="004A02EC">
            <w:pPr>
              <w:pStyle w:val="squish"/>
              <w:jc w:val="center"/>
            </w:pPr>
            <w:r>
              <w:rPr>
                <w:rFonts w:ascii="Calibri" w:hAnsi="Calibri" w:cs="Calibri"/>
                <w:color w:val="000000"/>
              </w:rPr>
              <w:t>-3.87E-06</w:t>
            </w:r>
          </w:p>
        </w:tc>
        <w:tc>
          <w:tcPr>
            <w:tcW w:w="1248" w:type="dxa"/>
            <w:vAlign w:val="center"/>
          </w:tcPr>
          <w:p w14:paraId="6E9D738A" w14:textId="63928275" w:rsidR="00E7425C" w:rsidRDefault="00E7425C" w:rsidP="004A02EC">
            <w:pPr>
              <w:pStyle w:val="squish"/>
              <w:jc w:val="center"/>
            </w:pPr>
            <w:r>
              <w:rPr>
                <w:rFonts w:ascii="Calibri" w:hAnsi="Calibri" w:cs="Calibri"/>
                <w:color w:val="000000"/>
              </w:rPr>
              <w:t>-0.04%</w:t>
            </w:r>
          </w:p>
        </w:tc>
      </w:tr>
    </w:tbl>
    <w:p w14:paraId="55A162AC" w14:textId="23BACFD6" w:rsidR="0022168F" w:rsidRDefault="004E1476" w:rsidP="00DF2EDD">
      <w:r>
        <w:t>The following table summarizes the section properties of the equivalent diaphragm beam that resulted in the displacements as reported in the preceding table.</w:t>
      </w:r>
    </w:p>
    <w:tbl>
      <w:tblPr>
        <w:tblStyle w:val="TableGrid"/>
        <w:tblW w:w="0" w:type="auto"/>
        <w:jc w:val="center"/>
        <w:tblLook w:val="04A0" w:firstRow="1" w:lastRow="0" w:firstColumn="1" w:lastColumn="0" w:noHBand="0" w:noVBand="1"/>
      </w:tblPr>
      <w:tblGrid>
        <w:gridCol w:w="2436"/>
        <w:gridCol w:w="772"/>
        <w:gridCol w:w="563"/>
      </w:tblGrid>
      <w:tr w:rsidR="004A02EC" w14:paraId="299F1B2A" w14:textId="427132F5" w:rsidTr="004A02EC">
        <w:trPr>
          <w:jc w:val="center"/>
        </w:trPr>
        <w:tc>
          <w:tcPr>
            <w:tcW w:w="2436" w:type="dxa"/>
            <w:vAlign w:val="bottom"/>
          </w:tcPr>
          <w:p w14:paraId="59601745" w14:textId="7547D893" w:rsidR="004A02EC" w:rsidRDefault="004A02EC" w:rsidP="004A02EC">
            <w:pPr>
              <w:pStyle w:val="squish"/>
            </w:pPr>
            <w:r>
              <w:rPr>
                <w:rFonts w:ascii="Calibri" w:hAnsi="Calibri" w:cs="Calibri"/>
                <w:color w:val="000000"/>
              </w:rPr>
              <w:t>Area</w:t>
            </w:r>
          </w:p>
        </w:tc>
        <w:tc>
          <w:tcPr>
            <w:tcW w:w="772" w:type="dxa"/>
            <w:vAlign w:val="bottom"/>
          </w:tcPr>
          <w:p w14:paraId="5669884F" w14:textId="604C6FF1" w:rsidR="004A02EC" w:rsidRDefault="004A02EC" w:rsidP="004A02EC">
            <w:pPr>
              <w:pStyle w:val="squish"/>
            </w:pPr>
            <w:r>
              <w:rPr>
                <w:rFonts w:ascii="Calibri" w:hAnsi="Calibri" w:cs="Calibri"/>
                <w:color w:val="000000"/>
              </w:rPr>
              <w:t>200</w:t>
            </w:r>
          </w:p>
        </w:tc>
        <w:tc>
          <w:tcPr>
            <w:tcW w:w="563" w:type="dxa"/>
          </w:tcPr>
          <w:p w14:paraId="0BBCC76F" w14:textId="5554FEEF" w:rsidR="004A02EC" w:rsidRDefault="004A02EC" w:rsidP="004A02EC">
            <w:pPr>
              <w:pStyle w:val="squish"/>
              <w:rPr>
                <w:rFonts w:ascii="Calibri" w:hAnsi="Calibri" w:cs="Calibri"/>
                <w:color w:val="000000"/>
              </w:rPr>
            </w:pPr>
            <w:r>
              <w:t>in</w:t>
            </w:r>
            <w:r w:rsidRPr="00440EDD">
              <w:rPr>
                <w:vertAlign w:val="superscript"/>
              </w:rPr>
              <w:t>2</w:t>
            </w:r>
          </w:p>
        </w:tc>
      </w:tr>
      <w:tr w:rsidR="004A02EC" w14:paraId="16A17D65" w14:textId="643BAC69" w:rsidTr="004A02EC">
        <w:trPr>
          <w:jc w:val="center"/>
        </w:trPr>
        <w:tc>
          <w:tcPr>
            <w:tcW w:w="2436" w:type="dxa"/>
            <w:vAlign w:val="bottom"/>
          </w:tcPr>
          <w:p w14:paraId="57E1D347" w14:textId="6F6F6A28" w:rsidR="004A02EC" w:rsidRDefault="004A02EC" w:rsidP="004A02EC">
            <w:pPr>
              <w:pStyle w:val="squish"/>
            </w:pPr>
            <w:r>
              <w:rPr>
                <w:rFonts w:ascii="Calibri" w:hAnsi="Calibri" w:cs="Calibri"/>
                <w:color w:val="000000"/>
              </w:rPr>
              <w:t>Moment of Inertia (I11)</w:t>
            </w:r>
          </w:p>
        </w:tc>
        <w:tc>
          <w:tcPr>
            <w:tcW w:w="772" w:type="dxa"/>
            <w:vAlign w:val="bottom"/>
          </w:tcPr>
          <w:p w14:paraId="0D732D67" w14:textId="2048792B" w:rsidR="004A02EC" w:rsidRDefault="004A02EC" w:rsidP="004A02EC">
            <w:pPr>
              <w:pStyle w:val="squish"/>
            </w:pPr>
            <w:r>
              <w:rPr>
                <w:rFonts w:ascii="Calibri" w:hAnsi="Calibri" w:cs="Calibri"/>
                <w:color w:val="000000"/>
              </w:rPr>
              <w:t>1500</w:t>
            </w:r>
          </w:p>
        </w:tc>
        <w:tc>
          <w:tcPr>
            <w:tcW w:w="563" w:type="dxa"/>
          </w:tcPr>
          <w:p w14:paraId="60523619" w14:textId="38C502CC" w:rsidR="004A02EC" w:rsidRDefault="004A02EC" w:rsidP="004A02EC">
            <w:pPr>
              <w:pStyle w:val="squish"/>
              <w:rPr>
                <w:rFonts w:ascii="Calibri" w:hAnsi="Calibri" w:cs="Calibri"/>
                <w:color w:val="000000"/>
              </w:rPr>
            </w:pPr>
            <w:r>
              <w:t>in</w:t>
            </w:r>
            <w:r w:rsidRPr="00440EDD">
              <w:rPr>
                <w:vertAlign w:val="superscript"/>
              </w:rPr>
              <w:t>4</w:t>
            </w:r>
          </w:p>
        </w:tc>
      </w:tr>
      <w:tr w:rsidR="004A02EC" w14:paraId="0BD4D322" w14:textId="4CF243E2" w:rsidTr="004A02EC">
        <w:trPr>
          <w:jc w:val="center"/>
        </w:trPr>
        <w:tc>
          <w:tcPr>
            <w:tcW w:w="2436" w:type="dxa"/>
            <w:vAlign w:val="bottom"/>
          </w:tcPr>
          <w:p w14:paraId="4C544F47" w14:textId="175D2B2F" w:rsidR="004A02EC" w:rsidRDefault="004A02EC" w:rsidP="004A02EC">
            <w:pPr>
              <w:pStyle w:val="squish"/>
            </w:pPr>
            <w:r>
              <w:rPr>
                <w:rFonts w:ascii="Calibri" w:hAnsi="Calibri" w:cs="Calibri"/>
                <w:color w:val="000000"/>
              </w:rPr>
              <w:t>Shear Area (A1)</w:t>
            </w:r>
          </w:p>
        </w:tc>
        <w:tc>
          <w:tcPr>
            <w:tcW w:w="772" w:type="dxa"/>
            <w:vAlign w:val="bottom"/>
          </w:tcPr>
          <w:p w14:paraId="59722A7D" w14:textId="6C4E6544" w:rsidR="004A02EC" w:rsidRDefault="004A02EC" w:rsidP="004A02EC">
            <w:pPr>
              <w:pStyle w:val="squish"/>
            </w:pPr>
            <w:r>
              <w:rPr>
                <w:rFonts w:ascii="Calibri" w:hAnsi="Calibri" w:cs="Calibri"/>
                <w:color w:val="000000"/>
              </w:rPr>
              <w:t>4.8</w:t>
            </w:r>
          </w:p>
        </w:tc>
        <w:tc>
          <w:tcPr>
            <w:tcW w:w="563" w:type="dxa"/>
          </w:tcPr>
          <w:p w14:paraId="05231709" w14:textId="64E7E4B0" w:rsidR="004A02EC" w:rsidRDefault="004A02EC" w:rsidP="004A02EC">
            <w:pPr>
              <w:pStyle w:val="squish"/>
              <w:rPr>
                <w:rFonts w:ascii="Calibri" w:hAnsi="Calibri" w:cs="Calibri"/>
                <w:color w:val="000000"/>
              </w:rPr>
            </w:pPr>
            <w:r>
              <w:t>in</w:t>
            </w:r>
            <w:r w:rsidRPr="00440EDD">
              <w:rPr>
                <w:vertAlign w:val="superscript"/>
              </w:rPr>
              <w:t>2</w:t>
            </w:r>
          </w:p>
        </w:tc>
      </w:tr>
      <w:tr w:rsidR="004A02EC" w14:paraId="0DDA34DA" w14:textId="2E377742" w:rsidTr="004A02EC">
        <w:trPr>
          <w:jc w:val="center"/>
        </w:trPr>
        <w:tc>
          <w:tcPr>
            <w:tcW w:w="2436" w:type="dxa"/>
            <w:vAlign w:val="bottom"/>
          </w:tcPr>
          <w:p w14:paraId="7EB46B08" w14:textId="168FCE94" w:rsidR="004A02EC" w:rsidRDefault="004A02EC" w:rsidP="004A02EC">
            <w:pPr>
              <w:pStyle w:val="squish"/>
            </w:pPr>
            <w:r>
              <w:rPr>
                <w:rFonts w:ascii="Calibri" w:hAnsi="Calibri" w:cs="Calibri"/>
                <w:color w:val="000000"/>
              </w:rPr>
              <w:t>Shear Area (A2)</w:t>
            </w:r>
          </w:p>
        </w:tc>
        <w:tc>
          <w:tcPr>
            <w:tcW w:w="772" w:type="dxa"/>
            <w:vAlign w:val="bottom"/>
          </w:tcPr>
          <w:p w14:paraId="6A7B0E23" w14:textId="25F4B465" w:rsidR="004A02EC" w:rsidRDefault="004A02EC" w:rsidP="004A02EC">
            <w:pPr>
              <w:pStyle w:val="squish"/>
            </w:pPr>
            <w:r>
              <w:rPr>
                <w:rFonts w:ascii="Calibri" w:hAnsi="Calibri" w:cs="Calibri"/>
                <w:color w:val="000000"/>
              </w:rPr>
              <w:t>8.5</w:t>
            </w:r>
          </w:p>
        </w:tc>
        <w:tc>
          <w:tcPr>
            <w:tcW w:w="563" w:type="dxa"/>
          </w:tcPr>
          <w:p w14:paraId="20E6E14A" w14:textId="2F3D15CC" w:rsidR="004A02EC" w:rsidRDefault="004A02EC" w:rsidP="004A02EC">
            <w:pPr>
              <w:pStyle w:val="squish"/>
              <w:rPr>
                <w:rFonts w:ascii="Calibri" w:hAnsi="Calibri" w:cs="Calibri"/>
                <w:color w:val="000000"/>
              </w:rPr>
            </w:pPr>
            <w:r>
              <w:t>in</w:t>
            </w:r>
            <w:r w:rsidRPr="00440EDD">
              <w:rPr>
                <w:vertAlign w:val="superscript"/>
              </w:rPr>
              <w:t>2</w:t>
            </w:r>
          </w:p>
        </w:tc>
      </w:tr>
    </w:tbl>
    <w:p w14:paraId="50C41883" w14:textId="77777777" w:rsidR="0022168F" w:rsidRDefault="0022168F" w:rsidP="00DF2EDD"/>
    <w:p w14:paraId="7D124151" w14:textId="77777777" w:rsidR="004E1476" w:rsidRDefault="004E1476" w:rsidP="00DF2EDD"/>
    <w:p w14:paraId="01E9510F" w14:textId="77777777" w:rsidR="00C271D1" w:rsidRDefault="00C271D1" w:rsidP="00DF2EDD">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173605"/>
                    </a:xfrm>
                    <a:prstGeom prst="rect">
                      <a:avLst/>
                    </a:prstGeom>
                  </pic:spPr>
                </pic:pic>
              </a:graphicData>
            </a:graphic>
          </wp:inline>
        </w:drawing>
      </w:r>
    </w:p>
    <w:p w14:paraId="6ED75B6D" w14:textId="77777777" w:rsidR="00E01D52" w:rsidRDefault="00E01D52" w:rsidP="00DF2EDD">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170D7134"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lastRenderedPageBreak/>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 xml:space="preserve">Mode 4 Natural </w:t>
            </w:r>
            <w:r>
              <w:lastRenderedPageBreak/>
              <w:t>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lastRenderedPageBreak/>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5CFFA4BE" w:rsidR="00EF1F8B" w:rsidRDefault="00EF1F8B" w:rsidP="00DF2EDD">
      <w:pPr>
        <w:pStyle w:val="Heading3"/>
      </w:pPr>
      <w:r>
        <w:t>Model Updating/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23A82D58" w:rsidR="00EF1F8B" w:rsidRDefault="00EF1F8B" w:rsidP="00DF2EDD">
            <w:pPr>
              <w:jc w:val="center"/>
            </w:pPr>
            <w:r>
              <w:t>FE Predicted 1</w:t>
            </w:r>
            <w:r w:rsidRPr="007055F1">
              <w:rPr>
                <w:vertAlign w:val="superscript"/>
              </w:rPr>
              <w:t>st</w:t>
            </w:r>
            <w:r>
              <w:t xml:space="preserve"> Mode</w:t>
            </w:r>
            <w:r w:rsidR="0063736A">
              <w:t>: 1.98 Hz</w:t>
            </w:r>
          </w:p>
          <w:p w14:paraId="71891D6A" w14:textId="581D92C5" w:rsidR="00EF1F8B" w:rsidRDefault="00F50580" w:rsidP="00DF2EDD">
            <w:pPr>
              <w:jc w:val="center"/>
            </w:pPr>
            <w:r>
              <w:rPr>
                <w:noProof/>
              </w:rPr>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tc>
        <w:tc>
          <w:tcPr>
            <w:tcW w:w="5040" w:type="dxa"/>
          </w:tcPr>
          <w:p w14:paraId="343A52AF" w14:textId="712EA047" w:rsidR="00EF1F8B" w:rsidRDefault="00EF1F8B" w:rsidP="00DF2EDD">
            <w:pPr>
              <w:jc w:val="center"/>
            </w:pPr>
            <w:r>
              <w:t>Experimental 1</w:t>
            </w:r>
            <w:r w:rsidRPr="007055F1">
              <w:rPr>
                <w:vertAlign w:val="superscript"/>
              </w:rPr>
              <w:t>st</w:t>
            </w:r>
            <w:r>
              <w:t xml:space="preserve"> Mode</w:t>
            </w:r>
            <w:r w:rsidR="00B9530E">
              <w:t>: 2.00 Hz</w:t>
            </w:r>
          </w:p>
          <w:p w14:paraId="3C82E20F" w14:textId="77777777" w:rsidR="00EF1F8B" w:rsidRDefault="00EF1F8B" w:rsidP="00DF2EDD">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w:t>
      </w:r>
      <w:r>
        <w:lastRenderedPageBreak/>
        <w:t>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DF2EDD">
            <w:pPr>
              <w:pStyle w:val="squish"/>
              <w:jc w:val="center"/>
            </w:pPr>
            <w:r>
              <w:t>FE Predicted 3</w:t>
            </w:r>
            <w:r w:rsidRPr="0035199D">
              <w:rPr>
                <w:vertAlign w:val="superscript"/>
              </w:rPr>
              <w:t>rd</w:t>
            </w:r>
            <w:r>
              <w:t xml:space="preserve"> Mode – 2.45 Hz</w:t>
            </w:r>
          </w:p>
          <w:p w14:paraId="16648ED1" w14:textId="77777777" w:rsidR="00EF1F8B" w:rsidRDefault="00EF1F8B" w:rsidP="00DF2EDD">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DF2EDD">
            <w:pPr>
              <w:pStyle w:val="squish"/>
              <w:jc w:val="center"/>
            </w:pPr>
            <w:r>
              <w:t>Experimental 5</w:t>
            </w:r>
            <w:r w:rsidRPr="0035199D">
              <w:rPr>
                <w:vertAlign w:val="superscript"/>
              </w:rPr>
              <w:t>th</w:t>
            </w:r>
            <w:r>
              <w:t xml:space="preserve"> Mode – 2.8 Hz</w:t>
            </w:r>
          </w:p>
          <w:p w14:paraId="48D7D69D" w14:textId="77777777" w:rsidR="00EF1F8B" w:rsidRDefault="00EF1F8B" w:rsidP="00DF2EDD">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3E697257"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lastRenderedPageBreak/>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6EB3AEF" w14:textId="7738ACE1" w:rsidR="00EB1718" w:rsidRDefault="004A1CEF" w:rsidP="00EB1718">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DD7610">
        <w:rPr>
          <w:noProof/>
        </w:rPr>
        <w:t>42</w:t>
      </w:r>
      <w:r w:rsidR="00965A46">
        <w:rPr>
          <w:noProof/>
        </w:rPr>
        <w:fldChar w:fldCharType="end"/>
      </w:r>
      <w:r w:rsidRPr="004A1CEF">
        <w:t xml:space="preserve">: </w:t>
      </w:r>
      <w:r w:rsidR="00EF1F8B" w:rsidRPr="004A1CEF">
        <w:t>Connectivity at discontinuous joints</w:t>
      </w:r>
    </w:p>
    <w:p w14:paraId="3E2A9FD5" w14:textId="19FA0053" w:rsidR="00BF159E" w:rsidRDefault="00BF159E" w:rsidP="00DF2EDD">
      <w:pPr>
        <w:pStyle w:val="Heading3"/>
      </w:pPr>
      <w:r>
        <w:lastRenderedPageBreak/>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e reduction of the truck to a SDOF system collapses the spatial distribution of wheel loads to a single point load.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19277D"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DF2EDD">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19277D"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DF2EDD">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F05695A" w14:textId="1B64464D"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lastRenderedPageBreak/>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151595E" w14:textId="7A6BF920" w:rsidR="00172635" w:rsidRDefault="00172635" w:rsidP="00DF2EDD">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DD7610">
        <w:rPr>
          <w:noProof/>
        </w:rPr>
        <w:t>43</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16876D3" w14:textId="62B53260" w:rsidR="00F11EF7" w:rsidRDefault="00F11EF7"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DD7610">
        <w:rPr>
          <w:noProof/>
        </w:rPr>
        <w:t>44</w:t>
      </w:r>
      <w:r w:rsidR="003677FC">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34B3F53F"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 xml:space="preserve">the mass, stiffness and damping of the vehicle model was adjusted. Damping ratios of 5, 7, 10 and 20 percent were investigated. Mass and stiffness were increased (while maintaining 2.9 Hz frequency) but they were ultimately bounded by the field measurements, and therefore, were </w:t>
      </w:r>
      <w:r>
        <w:lastRenderedPageBreak/>
        <w:t>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w:t>
      </w:r>
      <w:r w:rsidR="00EB1718">
        <w:t xml:space="preserve"> Structural damping of 2% was assigned for all included mod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48896118" w:rsidR="009C25A3" w:rsidRDefault="00CA6DFB" w:rsidP="00DF2EDD">
                  <w:pPr>
                    <w:pStyle w:val="squish"/>
                    <w:jc w:val="center"/>
                  </w:pPr>
                  <w:r>
                    <w:t>3</w:t>
                  </w:r>
                  <w:r w:rsidR="00472DD0">
                    <w:t>0</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6044AAD" w:rsidR="009C25A3" w:rsidRDefault="00472DD0" w:rsidP="00DF2EDD">
                  <w:pPr>
                    <w:pStyle w:val="squish"/>
                    <w:jc w:val="center"/>
                  </w:pPr>
                  <w:r>
                    <w:t>241</w:t>
                  </w:r>
                  <w:r w:rsidR="00CA6DFB">
                    <w:t xml:space="preserve"> (</w:t>
                  </w:r>
                  <w:r>
                    <w:t>7</w:t>
                  </w:r>
                  <w:r w:rsidR="00CA6DFB">
                    <w:t>%)</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645E598A" w:rsidR="009C25A3" w:rsidRDefault="002501FE" w:rsidP="00DF2EDD">
                  <w:pPr>
                    <w:pStyle w:val="squish"/>
                    <w:jc w:val="center"/>
                  </w:pPr>
                  <w:r>
                    <w:t>98.42</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32AAB0A5" w:rsidR="003F01CB" w:rsidRDefault="00472DD0" w:rsidP="00DF2EDD">
                  <w:pPr>
                    <w:pStyle w:val="squish"/>
                    <w:jc w:val="center"/>
                  </w:pPr>
                  <w:r>
                    <w:t>20.7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670DD609" w:rsidR="00A14F77" w:rsidRDefault="00CA6DFB" w:rsidP="00DF2EDD">
      <w:r>
        <w:t xml:space="preserve">Simulations </w:t>
      </w:r>
      <w:r w:rsidR="00E2653F">
        <w:t xml:space="preserve">of run 14 </w:t>
      </w:r>
      <w:r>
        <w:t xml:space="preserve">were performed with the path of travel located in center of the right-hand lane of the east-bound side and the measured profile of the right wheel line. </w:t>
      </w:r>
      <w:r w:rsidR="001D1E9E">
        <w:t>Vehicle speed was set to 715 in/sec (18.2 m/s).</w:t>
      </w:r>
    </w:p>
    <w:p w14:paraId="5F8FECB7" w14:textId="0C0941B8" w:rsidR="00E2653F" w:rsidRDefault="00E2653F" w:rsidP="00DF2EDD">
      <w:pPr>
        <w:rPr>
          <w:bCs/>
          <w:sz w:val="20"/>
          <w:szCs w:val="18"/>
        </w:rPr>
      </w:pPr>
      <w:r>
        <w:rPr>
          <w:bCs/>
          <w:sz w:val="20"/>
          <w:szCs w:val="18"/>
        </w:rPr>
        <w:t xml:space="preserve">Simulations of run 3 were performed with the path of travel located in the center of the right lane of the west-bound side and the measured profile of the right wheel line for that lane. Vehicle speed was set to 740 in/sec (). </w:t>
      </w:r>
    </w:p>
    <w:p w14:paraId="0DE5325A" w14:textId="0A2F9C68" w:rsidR="00D275D4" w:rsidRDefault="00490C1D" w:rsidP="00DF2EDD">
      <w:r>
        <w:t xml:space="preserve">The error between the simulated and measured acceleration time histories is </w:t>
      </w:r>
      <w:r w:rsidR="00BB0F13">
        <w:t>quantified</w:t>
      </w:r>
      <w:r>
        <w:t xml:space="preserve"> in the following section.</w:t>
      </w:r>
    </w:p>
    <w:p w14:paraId="058D3F0A" w14:textId="18E3F563" w:rsidR="00490C1D" w:rsidRDefault="00490C1D" w:rsidP="00E2653F">
      <w:pPr>
        <w:pStyle w:val="Heading4"/>
      </w:pPr>
      <w:r>
        <w:t>Quantifying Time History Discrepancies</w:t>
      </w:r>
    </w:p>
    <w:p w14:paraId="20BCB827" w14:textId="116C7690" w:rsidR="00E2653F" w:rsidRDefault="00E2653F" w:rsidP="00490C1D">
      <w:r>
        <w:t>T</w:t>
      </w:r>
      <w:r w:rsidR="00490C1D">
        <w:t>he</w:t>
      </w:r>
      <w:r>
        <w:t xml:space="preserve"> recorded and</w:t>
      </w:r>
      <w:r w:rsidR="00490C1D">
        <w:t xml:space="preserve"> simulated vehicle </w:t>
      </w:r>
      <w:r>
        <w:t xml:space="preserve">acceleration </w:t>
      </w:r>
      <w:r w:rsidR="00490C1D">
        <w:t xml:space="preserve">time histories </w:t>
      </w:r>
      <w:r>
        <w:t xml:space="preserve">are plotted in the following image. </w:t>
      </w:r>
    </w:p>
    <w:p w14:paraId="02269B81" w14:textId="3005BAA6" w:rsidR="00E2653F" w:rsidRDefault="00E2653F" w:rsidP="00490C1D">
      <w:r>
        <w:rPr>
          <w:noProof/>
        </w:rPr>
        <w:lastRenderedPageBreak/>
        <w:drawing>
          <wp:inline distT="0" distB="0" distL="0" distR="0" wp14:anchorId="66D63417" wp14:editId="7EC29A86">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7C499E85" w14:textId="2634B9DA" w:rsidR="00490C1D" w:rsidRDefault="00E2653F" w:rsidP="00490C1D">
      <w:r>
        <w:t xml:space="preserve">Although the two signals in the above plot </w:t>
      </w:r>
      <w:r w:rsidR="00490C1D">
        <w:t xml:space="preserve">appear similar, the degree to which the two signals match must be quantified. </w:t>
      </w:r>
      <w:r w:rsidR="00536F96">
        <w:t>The process employed to quantify the discrepancy between the two data sets is detailed as follows.</w:t>
      </w:r>
    </w:p>
    <w:p w14:paraId="6CF93C96" w14:textId="77777777" w:rsidR="00B92D5F" w:rsidRDefault="00536F96" w:rsidP="00490C1D">
      <w:r>
        <w:t>The experimental data was sampled at 1652 Hz, while the simulations were performed with a time-step of 0.0</w:t>
      </w:r>
      <w:r w:rsidR="00E61CA0">
        <w:t>02</w:t>
      </w:r>
      <w:r>
        <w:t xml:space="preserve"> seconds. Therefore, the experimental data has far more data points over a given </w:t>
      </w:r>
      <w:proofErr w:type="gramStart"/>
      <w:r>
        <w:t>period of time</w:t>
      </w:r>
      <w:proofErr w:type="gramEnd"/>
      <w:r>
        <w:t xml:space="preserve"> that the simulated data. The experimental data set must therefore be decimated to provide data points that correspond to each time step of the simulated data. </w:t>
      </w:r>
    </w:p>
    <w:p w14:paraId="0707A704" w14:textId="4B041FED" w:rsidR="00536F96" w:rsidRDefault="00536F96" w:rsidP="00490C1D">
      <w:r>
        <w:t xml:space="preserve">The experimental data is filtered prior to decimation to remove high frequency content that (1) is not </w:t>
      </w:r>
      <w:r w:rsidR="007C5E74">
        <w:t xml:space="preserve">included in the simulated data (due to specified time-step size and the included modes) and (2) does not appreciable contribute to structural deformation with which we are concerned. </w:t>
      </w:r>
      <w:r w:rsidR="00E61CA0">
        <w:t xml:space="preserve">The simulated data is also filtered to remove high frequency content that does not appreciable contribute to structural deformation with which we are concerned. </w:t>
      </w:r>
      <w:r w:rsidR="007C5E74">
        <w:t xml:space="preserve">Therefore, an elliptic low-pass filter </w:t>
      </w:r>
      <w:r w:rsidR="00A93C53">
        <w:t>with a 1</w:t>
      </w:r>
      <w:r w:rsidR="004C32DD">
        <w:t>0 Hz cut-off frequency, 0.5 decibels pass-band ripple,</w:t>
      </w:r>
      <w:r w:rsidR="0075611D">
        <w:t xml:space="preserve"> and </w:t>
      </w:r>
      <w:r w:rsidR="004C32DD">
        <w:t>40 decibels stop-band attenuation</w:t>
      </w:r>
      <w:r w:rsidR="007C5E74">
        <w:t xml:space="preserve"> was applied to </w:t>
      </w:r>
      <w:r w:rsidR="00E61CA0">
        <w:t xml:space="preserve">both the </w:t>
      </w:r>
      <w:r w:rsidR="007C5E74">
        <w:t xml:space="preserve">experimental </w:t>
      </w:r>
      <w:r w:rsidR="00E61CA0">
        <w:t xml:space="preserve">and analytical </w:t>
      </w:r>
      <w:r w:rsidR="007C5E74">
        <w:t>data. The filtered and decimated experimental data is plotted below</w:t>
      </w:r>
      <w:r w:rsidR="00B92D5F">
        <w:t xml:space="preserve"> for the truck acceleration (run 14)</w:t>
      </w:r>
      <w:r w:rsidR="007C5E74">
        <w:t>.</w:t>
      </w:r>
    </w:p>
    <w:p w14:paraId="5AD7C547" w14:textId="1D73AACB" w:rsidR="00B92D5F" w:rsidRDefault="00BB0F13" w:rsidP="00490C1D">
      <w:r w:rsidRPr="00BB0F13">
        <w:rPr>
          <w:noProof/>
        </w:rPr>
        <w:lastRenderedPageBreak/>
        <w:drawing>
          <wp:inline distT="0" distB="0" distL="0" distR="0" wp14:anchorId="51E71702" wp14:editId="55AB1271">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F4B0AFB" w14:textId="1C628700" w:rsidR="004C32DD" w:rsidRDefault="004C32DD"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0AE1CB24" w14:textId="591D780C" w:rsidR="004C32DD" w:rsidRDefault="0075611D" w:rsidP="00490C1D">
      <w:r w:rsidRPr="00BF0B2D">
        <w:rPr>
          <w:noProof/>
        </w:rPr>
        <w:drawing>
          <wp:inline distT="0" distB="0" distL="0" distR="0" wp14:anchorId="5A933CB3" wp14:editId="73DFC7F4">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635142F" w14:textId="6E340690" w:rsidR="004C32DD" w:rsidRDefault="004C32DD" w:rsidP="00490C1D">
      <w:r>
        <w:t>The mean-</w:t>
      </w:r>
      <w:r w:rsidR="00A93C53">
        <w:t>absolute</w:t>
      </w:r>
      <w:r>
        <w:t xml:space="preserve">-error </w:t>
      </w:r>
      <w:r w:rsidR="00533192">
        <w:t>between</w:t>
      </w:r>
      <w:r>
        <w:t xml:space="preserve"> the </w:t>
      </w:r>
      <w:r w:rsidR="00533192">
        <w:t>filtered, decimated and aligned signals was computed according to the following equation.</w:t>
      </w:r>
    </w:p>
    <w:p w14:paraId="442A0E15" w14:textId="6E651773" w:rsidR="00533192" w:rsidRPr="00533192" w:rsidRDefault="00533192" w:rsidP="00490C1D">
      <w:pPr>
        <w:rPr>
          <w:rFonts w:eastAsiaTheme="minorEastAsia"/>
        </w:rPr>
      </w:pPr>
      <m:oMathPara>
        <m:oMath>
          <m:r>
            <w:rPr>
              <w:rFonts w:ascii="Cambria Math" w:hAnsi="Cambria Math"/>
            </w:rPr>
            <w:lastRenderedPageBreak/>
            <m:t>M</m:t>
          </m:r>
          <m:r>
            <w:rPr>
              <w:rFonts w:ascii="Cambria Math" w:hAnsi="Cambria Math"/>
            </w:rPr>
            <m:t>A</m:t>
          </m:r>
          <m:r>
            <w:rPr>
              <w:rFonts w:ascii="Cambria Math" w:hAnsi="Cambria Math"/>
            </w:rPr>
            <m:t>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24F7D5C1" w14:textId="6B06C417" w:rsidR="00DD7610" w:rsidRDefault="00533192" w:rsidP="00490C1D">
      <w:pPr>
        <w:rPr>
          <w:rFonts w:cstheme="minorHAnsi"/>
        </w:rPr>
      </w:pPr>
      <w:r>
        <w:t xml:space="preserve">Where Y is the experimental data set and </w:t>
      </w:r>
      <w:r>
        <w:rPr>
          <w:rFonts w:cstheme="minorHAnsi"/>
        </w:rPr>
        <w:t xml:space="preserve">Ŷ is the simulated data set. </w:t>
      </w:r>
    </w:p>
    <w:p w14:paraId="7D9D8849" w14:textId="4A3C67B0" w:rsidR="0075611D" w:rsidRDefault="0075611D" w:rsidP="00490C1D">
      <w:pPr>
        <w:rPr>
          <w:rFonts w:cstheme="minorHAnsi"/>
        </w:rPr>
      </w:pPr>
      <w:r>
        <w:rPr>
          <w:rFonts w:cstheme="minorHAnsi"/>
        </w:rPr>
        <w:t xml:space="preserve">The MAE is also expressed as a percentage of the maximum filtered experimental </w:t>
      </w:r>
      <w:r w:rsidR="00171AB1">
        <w:rPr>
          <w:rFonts w:cstheme="minorHAnsi"/>
        </w:rPr>
        <w:t>response and</w:t>
      </w:r>
      <w:r>
        <w:rPr>
          <w:rFonts w:cstheme="minorHAnsi"/>
        </w:rPr>
        <w:t xml:space="preserve"> was calculated according to the following equation.</w:t>
      </w:r>
    </w:p>
    <w:p w14:paraId="7B799C8E" w14:textId="282F4D8A" w:rsidR="0075611D" w:rsidRDefault="0075611D" w:rsidP="00490C1D">
      <w:pPr>
        <w:rPr>
          <w:rFonts w:cstheme="minorHAnsi"/>
        </w:rPr>
      </w:pPr>
      <m:oMathPara>
        <m:oMath>
          <m:r>
            <w:rPr>
              <w:rFonts w:ascii="Cambria Math" w:hAnsi="Cambria Math" w:cstheme="minorHAnsi"/>
            </w:rPr>
            <m:t>%MAE=</m:t>
          </m:r>
          <m:f>
            <m:fPr>
              <m:ctrlPr>
                <w:rPr>
                  <w:rFonts w:ascii="Cambria Math" w:hAnsi="Cambria Math" w:cstheme="minorHAnsi"/>
                  <w:i/>
                </w:rPr>
              </m:ctrlPr>
            </m:fPr>
            <m:num>
              <m:r>
                <w:rPr>
                  <w:rFonts w:ascii="Cambria Math" w:hAnsi="Cambria Math" w:cstheme="minorHAnsi"/>
                </w:rPr>
                <m:t>MAE</m:t>
              </m:r>
            </m:num>
            <m:den>
              <m:func>
                <m:funcPr>
                  <m:ctrlPr>
                    <w:rPr>
                      <w:rFonts w:ascii="Cambria Math" w:hAnsi="Cambria Math" w:cstheme="minorHAnsi"/>
                      <w:i/>
                    </w:rPr>
                  </m:ctrlPr>
                </m:funcPr>
                <m:fName>
                  <m:r>
                    <m:rPr>
                      <m:sty m:val="p"/>
                    </m:rPr>
                    <w:rPr>
                      <w:rFonts w:ascii="Cambria Math" w:hAnsi="Cambria Math" w:cstheme="minorHAnsi"/>
                    </w:rPr>
                    <m:t>max</m:t>
                  </m:r>
                </m:fName>
                <m:e>
                  <m:d>
                    <m:dPr>
                      <m:ctrlPr>
                        <w:rPr>
                          <w:rFonts w:ascii="Cambria Math" w:hAnsi="Cambria Math" w:cstheme="minorHAnsi"/>
                          <w:i/>
                        </w:rPr>
                      </m:ctrlPr>
                    </m:dPr>
                    <m:e>
                      <m:r>
                        <w:rPr>
                          <w:rFonts w:ascii="Cambria Math" w:hAnsi="Cambria Math" w:cstheme="minorHAnsi"/>
                        </w:rPr>
                        <m:t>Y</m:t>
                      </m:r>
                    </m:e>
                  </m:d>
                </m:e>
              </m:func>
            </m:den>
          </m:f>
        </m:oMath>
      </m:oMathPara>
    </w:p>
    <w:p w14:paraId="2C7D29B8" w14:textId="7879C2AB" w:rsidR="00533192" w:rsidRDefault="00533192" w:rsidP="00490C1D">
      <w:pPr>
        <w:rPr>
          <w:rFonts w:cstheme="minorHAnsi"/>
        </w:rPr>
      </w:pPr>
      <w:r>
        <w:rPr>
          <w:rFonts w:cstheme="minorHAnsi"/>
        </w:rPr>
        <w:t xml:space="preserve">The resulting </w:t>
      </w:r>
      <w:r w:rsidR="00B92D5F">
        <w:rPr>
          <w:rFonts w:cstheme="minorHAnsi"/>
        </w:rPr>
        <w:t>error for the filtered, decimated and aligned data plotted in Figure XX above was 0.</w:t>
      </w:r>
      <w:r w:rsidR="0075611D">
        <w:rPr>
          <w:rFonts w:cstheme="minorHAnsi"/>
        </w:rPr>
        <w:t>188</w:t>
      </w:r>
      <w:r w:rsidR="00B92D5F">
        <w:rPr>
          <w:rFonts w:cstheme="minorHAnsi"/>
        </w:rPr>
        <w:t xml:space="preserve"> (g). </w:t>
      </w:r>
      <w:r w:rsidR="00F6435C">
        <w:rPr>
          <w:rFonts w:cstheme="minorHAnsi"/>
        </w:rPr>
        <w:t>While the plots appear very</w:t>
      </w:r>
      <w:r w:rsidR="00090B9A">
        <w:rPr>
          <w:rFonts w:cstheme="minorHAnsi"/>
        </w:rPr>
        <w:t xml:space="preserve"> similar, slight differences in phases result in relatively large errors between individual data points. These differences can be attributed to inaccuracies of the vehicle model and especially the difference between the vehicle speed in simulations and the actual vehicle speed</w:t>
      </w:r>
      <w:r w:rsidR="007819F1">
        <w:rPr>
          <w:rFonts w:cstheme="minorHAnsi"/>
        </w:rPr>
        <w:t xml:space="preserve"> during the experiment</w:t>
      </w:r>
      <w:r w:rsidR="00090B9A">
        <w:rPr>
          <w:rFonts w:cstheme="minorHAnsi"/>
        </w:rPr>
        <w:t xml:space="preserve">. To better estimate the error associated with the magnitude of the predicted response while discounting the error due to phase difference, the analytical data is mapped to the experimental data with the dynamic time warping (DTW) algorithm. The </w:t>
      </w:r>
      <w:r w:rsidR="00DD7610">
        <w:rPr>
          <w:rFonts w:cstheme="minorHAnsi"/>
        </w:rPr>
        <w:t xml:space="preserve">resulting </w:t>
      </w:r>
      <w:r w:rsidR="00090B9A">
        <w:rPr>
          <w:rFonts w:cstheme="minorHAnsi"/>
        </w:rPr>
        <w:t xml:space="preserve">experimental </w:t>
      </w:r>
      <w:r w:rsidR="00DD7610">
        <w:rPr>
          <w:rFonts w:cstheme="minorHAnsi"/>
        </w:rPr>
        <w:t xml:space="preserve">and analytical </w:t>
      </w:r>
      <w:r w:rsidR="00090B9A">
        <w:rPr>
          <w:rFonts w:cstheme="minorHAnsi"/>
        </w:rPr>
        <w:t>data is plotted in the following figure.</w:t>
      </w:r>
    </w:p>
    <w:p w14:paraId="51A22A56" w14:textId="68505103" w:rsidR="00DD7610" w:rsidRDefault="0075611D" w:rsidP="00DD7610">
      <w:pPr>
        <w:keepNext/>
      </w:pPr>
      <w:r w:rsidRPr="00BF0B2D">
        <w:rPr>
          <w:noProof/>
        </w:rPr>
        <w:lastRenderedPageBreak/>
        <w:drawing>
          <wp:inline distT="0" distB="0" distL="0" distR="0" wp14:anchorId="6C40BDF9" wp14:editId="76A849ED">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85C8AAE" w14:textId="467EE1F1" w:rsidR="00090B9A" w:rsidRDefault="00DD7610" w:rsidP="00DD7610">
      <w:pPr>
        <w:pStyle w:val="Caption"/>
        <w:rPr>
          <w:rFonts w:cstheme="minorHAnsi"/>
        </w:rPr>
      </w:pPr>
      <w:r>
        <w:t xml:space="preserve">Figure </w:t>
      </w:r>
      <w:r w:rsidR="0019277D">
        <w:rPr>
          <w:noProof/>
        </w:rPr>
        <w:fldChar w:fldCharType="begin"/>
      </w:r>
      <w:r w:rsidR="0019277D">
        <w:rPr>
          <w:noProof/>
        </w:rPr>
        <w:instrText xml:space="preserve"> SEQ Figure \* ARABIC </w:instrText>
      </w:r>
      <w:r w:rsidR="0019277D">
        <w:rPr>
          <w:noProof/>
        </w:rPr>
        <w:fldChar w:fldCharType="separate"/>
      </w:r>
      <w:r>
        <w:rPr>
          <w:noProof/>
        </w:rPr>
        <w:t>48</w:t>
      </w:r>
      <w:r w:rsidR="0019277D">
        <w:rPr>
          <w:noProof/>
        </w:rPr>
        <w:fldChar w:fldCharType="end"/>
      </w:r>
      <w:r>
        <w:t>: “Warped” Experimental and Simulated Truck Acceleration from DTW</w:t>
      </w:r>
    </w:p>
    <w:p w14:paraId="45C6CBFE" w14:textId="3EEC5B49" w:rsidR="00090B9A" w:rsidRDefault="00DD7610" w:rsidP="00490C1D">
      <w:r>
        <w:t>The mean-squared-error between these “warped” signals was computed according to equation XX and was found to be 0.0</w:t>
      </w:r>
      <w:r w:rsidR="0075611D">
        <w:t>29</w:t>
      </w:r>
      <w:r>
        <w:t xml:space="preserve"> (g)</w:t>
      </w:r>
      <w:r w:rsidR="0075611D">
        <w:t xml:space="preserve"> or 3.53% of the maximum filtered experimental acceleration (0.825 g)</w:t>
      </w:r>
      <w:r>
        <w:t>.</w:t>
      </w:r>
    </w:p>
    <w:p w14:paraId="0C76E68D" w14:textId="124A6B3E" w:rsidR="00171AB1" w:rsidRDefault="00171AB1" w:rsidP="00490C1D">
      <w:r>
        <w:t xml:space="preserve">The filtered and aligned experimental and simulated data is plotted for spans 2, 3, and 7 in the following figures. </w:t>
      </w:r>
    </w:p>
    <w:p w14:paraId="48ADCE20" w14:textId="6789CCD3" w:rsidR="00171AB1" w:rsidRDefault="00171AB1" w:rsidP="00490C1D">
      <w:r w:rsidRPr="00DF1734">
        <w:rPr>
          <w:noProof/>
        </w:rPr>
        <w:drawing>
          <wp:inline distT="0" distB="0" distL="0" distR="0" wp14:anchorId="353B1795" wp14:editId="0FC3D9DE">
            <wp:extent cx="5486400" cy="27355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C8396D1" w14:textId="2A568F5D" w:rsidR="00171AB1" w:rsidRDefault="00171AB1" w:rsidP="00490C1D">
      <w:r w:rsidRPr="00DF1734">
        <w:rPr>
          <w:noProof/>
        </w:rPr>
        <w:lastRenderedPageBreak/>
        <w:drawing>
          <wp:inline distT="0" distB="0" distL="0" distR="0" wp14:anchorId="301068F0" wp14:editId="0B467DD8">
            <wp:extent cx="5486400" cy="2735580"/>
            <wp:effectExtent l="0" t="0" r="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5C6B458" w14:textId="5D45DEC4" w:rsidR="00171AB1" w:rsidRDefault="00171AB1" w:rsidP="00490C1D">
      <w:r w:rsidRPr="00171AB1">
        <w:rPr>
          <w:noProof/>
        </w:rPr>
        <w:drawing>
          <wp:inline distT="0" distB="0" distL="0" distR="0" wp14:anchorId="417F1996" wp14:editId="2F1C6E64">
            <wp:extent cx="5486400" cy="2735580"/>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E27FB3F" w14:textId="67E6E50A" w:rsidR="007F2BF4" w:rsidRDefault="007819F1" w:rsidP="00490C1D">
      <w:r>
        <w:t xml:space="preserve">The process described in the preceding pages was </w:t>
      </w:r>
      <w:r w:rsidR="00515FFF">
        <w:t xml:space="preserve">performed for </w:t>
      </w:r>
      <w:r w:rsidR="00171AB1">
        <w:t xml:space="preserve">bridge and vehicle acceleration for </w:t>
      </w:r>
      <w:r w:rsidR="00515FFF">
        <w:t>runs 3 and 14. These runs</w:t>
      </w:r>
      <w:r w:rsidR="007F2BF4">
        <w:t xml:space="preserve"> were chosen because the</w:t>
      </w:r>
      <w:r w:rsidR="00515FFF">
        <w:t xml:space="preserve">y </w:t>
      </w:r>
      <w:r w:rsidR="007F2BF4">
        <w:t>had very little accompanying traffic</w:t>
      </w:r>
      <w:r w:rsidR="002E376F">
        <w:t xml:space="preserve">, </w:t>
      </w:r>
      <w:r w:rsidR="007F2BF4">
        <w:t xml:space="preserve">were performed at relatively constant speed over the duration of the bridge </w:t>
      </w:r>
      <w:r w:rsidR="0075611D">
        <w:t>crossing and</w:t>
      </w:r>
      <w:r w:rsidR="002E376F">
        <w:t xml:space="preserve"> provide response</w:t>
      </w:r>
      <w:r w:rsidR="0075611D">
        <w:t>s</w:t>
      </w:r>
      <w:r w:rsidR="002E376F">
        <w:t xml:space="preserve"> for the two different sides of the bridge</w:t>
      </w:r>
      <w:r w:rsidR="007F2BF4">
        <w:t xml:space="preserve">. Furthermore, these runs featured </w:t>
      </w:r>
      <w:r w:rsidR="00515FFF">
        <w:t>large</w:t>
      </w:r>
      <w:r w:rsidR="007F2BF4">
        <w:t xml:space="preserve"> bridge and vehicle responses and </w:t>
      </w:r>
      <w:r w:rsidR="002E376F">
        <w:t xml:space="preserve">are </w:t>
      </w:r>
      <w:r w:rsidR="007F2BF4">
        <w:t>thus</w:t>
      </w:r>
      <w:r w:rsidR="00515FFF">
        <w:t xml:space="preserve"> likely to </w:t>
      </w:r>
      <w:r w:rsidR="007F2BF4">
        <w:t>contain the least amount of influence from</w:t>
      </w:r>
      <w:r w:rsidR="00515FFF">
        <w:t xml:space="preserve"> unmeasured loading sources (e.g. other traffic).</w:t>
      </w:r>
      <w:r w:rsidR="007F2BF4">
        <w:t xml:space="preserve"> </w:t>
      </w:r>
      <w:r w:rsidR="002E376F">
        <w:t xml:space="preserve">The bridge responses are reported at </w:t>
      </w:r>
      <w:r w:rsidR="002E376F">
        <w:lastRenderedPageBreak/>
        <w:t xml:space="preserve">midspan for the instrumented girders that were closest to the lane of travel for the given run. These locations correspond to the regions that experience the greatest vertical deformation. </w:t>
      </w:r>
    </w:p>
    <w:p w14:paraId="594AD45B" w14:textId="01CFA086" w:rsidR="007819F1" w:rsidRDefault="007819F1" w:rsidP="00490C1D">
      <w:r>
        <w:t xml:space="preserve">The </w:t>
      </w:r>
      <w:r w:rsidR="00307B0E">
        <w:t>mean-absolute-error (MAE)</w:t>
      </w:r>
      <w:r>
        <w:t xml:space="preserve"> of the filtered, aligned and decimated data and the M</w:t>
      </w:r>
      <w:r w:rsidR="00307B0E">
        <w:t>A</w:t>
      </w:r>
      <w:r>
        <w:t>E of the “warped” data are provided in the following table</w:t>
      </w:r>
      <w:r w:rsidR="00AF4780">
        <w:t xml:space="preserve"> for run 3 and 14</w:t>
      </w:r>
      <w:r w:rsidR="00307B0E">
        <w:t>.</w:t>
      </w:r>
      <w:r w:rsidR="00AF4780" w:rsidRPr="00AF4780">
        <w:t xml:space="preserve"> </w:t>
      </w:r>
      <w:r w:rsidR="00AF4780">
        <w:t>Plots of filtered and aligned data for run 3 are provided in appendix.</w:t>
      </w:r>
    </w:p>
    <w:tbl>
      <w:tblPr>
        <w:tblStyle w:val="TableGrid"/>
        <w:tblW w:w="8859" w:type="dxa"/>
        <w:jc w:val="center"/>
        <w:tblCellMar>
          <w:left w:w="43" w:type="dxa"/>
          <w:right w:w="43" w:type="dxa"/>
        </w:tblCellMar>
        <w:tblLook w:val="04A0" w:firstRow="1" w:lastRow="0" w:firstColumn="1" w:lastColumn="0" w:noHBand="0" w:noVBand="1"/>
      </w:tblPr>
      <w:tblGrid>
        <w:gridCol w:w="732"/>
        <w:gridCol w:w="700"/>
        <w:gridCol w:w="775"/>
        <w:gridCol w:w="1182"/>
        <w:gridCol w:w="1362"/>
        <w:gridCol w:w="713"/>
        <w:gridCol w:w="851"/>
        <w:gridCol w:w="1182"/>
        <w:gridCol w:w="1362"/>
      </w:tblGrid>
      <w:tr w:rsidR="00A93C53" w14:paraId="461B6294" w14:textId="4F3F1C33" w:rsidTr="00E1504A">
        <w:trPr>
          <w:jc w:val="center"/>
        </w:trPr>
        <w:tc>
          <w:tcPr>
            <w:tcW w:w="732" w:type="dxa"/>
            <w:tcBorders>
              <w:top w:val="nil"/>
              <w:left w:val="nil"/>
              <w:bottom w:val="nil"/>
              <w:right w:val="single" w:sz="4" w:space="0" w:color="auto"/>
            </w:tcBorders>
          </w:tcPr>
          <w:p w14:paraId="0AD0E1F6" w14:textId="77777777" w:rsidR="00307B0E" w:rsidRDefault="00307B0E" w:rsidP="007F2BF4">
            <w:pPr>
              <w:pStyle w:val="squish"/>
            </w:pPr>
          </w:p>
        </w:tc>
        <w:tc>
          <w:tcPr>
            <w:tcW w:w="4019" w:type="dxa"/>
            <w:gridSpan w:val="4"/>
            <w:tcBorders>
              <w:left w:val="single" w:sz="4" w:space="0" w:color="auto"/>
            </w:tcBorders>
            <w:vAlign w:val="center"/>
          </w:tcPr>
          <w:p w14:paraId="146931FE" w14:textId="0E1FB5F9" w:rsidR="00307B0E" w:rsidRDefault="00307B0E" w:rsidP="007F2BF4">
            <w:pPr>
              <w:pStyle w:val="squish"/>
              <w:jc w:val="center"/>
            </w:pPr>
            <w:r>
              <w:t>Run 3</w:t>
            </w:r>
          </w:p>
        </w:tc>
        <w:tc>
          <w:tcPr>
            <w:tcW w:w="4108" w:type="dxa"/>
            <w:gridSpan w:val="4"/>
            <w:vAlign w:val="center"/>
          </w:tcPr>
          <w:p w14:paraId="332B8AC8" w14:textId="19F83009" w:rsidR="00307B0E" w:rsidRDefault="00307B0E" w:rsidP="007F2BF4">
            <w:pPr>
              <w:pStyle w:val="squish"/>
              <w:jc w:val="center"/>
            </w:pPr>
            <w:r>
              <w:t>Run 14</w:t>
            </w:r>
          </w:p>
        </w:tc>
      </w:tr>
      <w:tr w:rsidR="00D24208" w14:paraId="1599209A" w14:textId="2877FC70" w:rsidTr="00E1504A">
        <w:trPr>
          <w:jc w:val="center"/>
        </w:trPr>
        <w:tc>
          <w:tcPr>
            <w:tcW w:w="732" w:type="dxa"/>
            <w:tcBorders>
              <w:top w:val="nil"/>
              <w:left w:val="nil"/>
              <w:bottom w:val="single" w:sz="4" w:space="0" w:color="auto"/>
              <w:right w:val="single" w:sz="4" w:space="0" w:color="auto"/>
            </w:tcBorders>
          </w:tcPr>
          <w:p w14:paraId="11402306" w14:textId="77777777" w:rsidR="00307B0E" w:rsidRDefault="00307B0E" w:rsidP="00307B0E">
            <w:pPr>
              <w:pStyle w:val="squish"/>
            </w:pPr>
          </w:p>
        </w:tc>
        <w:tc>
          <w:tcPr>
            <w:tcW w:w="700" w:type="dxa"/>
            <w:tcBorders>
              <w:left w:val="single" w:sz="4" w:space="0" w:color="auto"/>
            </w:tcBorders>
            <w:vAlign w:val="center"/>
          </w:tcPr>
          <w:p w14:paraId="648C5BBE" w14:textId="4A984CFB" w:rsidR="00307B0E" w:rsidRDefault="00307B0E" w:rsidP="00A93C53">
            <w:pPr>
              <w:pStyle w:val="squish"/>
              <w:jc w:val="center"/>
            </w:pPr>
            <w:r>
              <w:t>MAE (g)</w:t>
            </w:r>
          </w:p>
        </w:tc>
        <w:tc>
          <w:tcPr>
            <w:tcW w:w="775" w:type="dxa"/>
            <w:vAlign w:val="center"/>
          </w:tcPr>
          <w:p w14:paraId="77A87B8F" w14:textId="4C897FE4" w:rsidR="00307B0E" w:rsidRDefault="00307B0E" w:rsidP="00A93C53">
            <w:pPr>
              <w:pStyle w:val="squish"/>
              <w:jc w:val="center"/>
            </w:pPr>
            <w:r>
              <w:t>%MAE</w:t>
            </w:r>
          </w:p>
        </w:tc>
        <w:tc>
          <w:tcPr>
            <w:tcW w:w="1182" w:type="dxa"/>
            <w:vAlign w:val="center"/>
          </w:tcPr>
          <w:p w14:paraId="468FCD8E" w14:textId="004C5F7E" w:rsidR="00307B0E" w:rsidRDefault="00307B0E" w:rsidP="00A93C53">
            <w:pPr>
              <w:pStyle w:val="squish"/>
              <w:jc w:val="center"/>
            </w:pPr>
            <w:r>
              <w:t>MAE_DTW (g)</w:t>
            </w:r>
          </w:p>
        </w:tc>
        <w:tc>
          <w:tcPr>
            <w:tcW w:w="1362" w:type="dxa"/>
            <w:vAlign w:val="center"/>
          </w:tcPr>
          <w:p w14:paraId="15CDADC2" w14:textId="472596FA" w:rsidR="00307B0E" w:rsidRDefault="00307B0E" w:rsidP="00A93C53">
            <w:pPr>
              <w:pStyle w:val="squish"/>
              <w:jc w:val="center"/>
            </w:pPr>
            <w:r>
              <w:t xml:space="preserve">% </w:t>
            </w:r>
            <w:r>
              <w:t>MAE_DTW</w:t>
            </w:r>
          </w:p>
        </w:tc>
        <w:tc>
          <w:tcPr>
            <w:tcW w:w="713" w:type="dxa"/>
            <w:vAlign w:val="center"/>
          </w:tcPr>
          <w:p w14:paraId="7138A534" w14:textId="22AF9FBD" w:rsidR="00307B0E" w:rsidRDefault="00307B0E" w:rsidP="00A93C53">
            <w:pPr>
              <w:pStyle w:val="squish"/>
              <w:jc w:val="center"/>
            </w:pPr>
            <w:r>
              <w:t>MAE (g)</w:t>
            </w:r>
          </w:p>
        </w:tc>
        <w:tc>
          <w:tcPr>
            <w:tcW w:w="851" w:type="dxa"/>
            <w:vAlign w:val="center"/>
          </w:tcPr>
          <w:p w14:paraId="2526C23D" w14:textId="55080414" w:rsidR="00307B0E" w:rsidRDefault="00307B0E" w:rsidP="00A93C53">
            <w:pPr>
              <w:pStyle w:val="squish"/>
              <w:jc w:val="center"/>
            </w:pPr>
            <w:r>
              <w:t xml:space="preserve">% </w:t>
            </w:r>
            <w:r>
              <w:t>MAE</w:t>
            </w:r>
          </w:p>
        </w:tc>
        <w:tc>
          <w:tcPr>
            <w:tcW w:w="1182" w:type="dxa"/>
            <w:vAlign w:val="center"/>
          </w:tcPr>
          <w:p w14:paraId="1E1C301A" w14:textId="43E779B9" w:rsidR="00307B0E" w:rsidRDefault="00307B0E" w:rsidP="00A93C53">
            <w:pPr>
              <w:pStyle w:val="squish"/>
              <w:jc w:val="center"/>
            </w:pPr>
            <w:r>
              <w:t>MAE_DTW (g)</w:t>
            </w:r>
          </w:p>
        </w:tc>
        <w:tc>
          <w:tcPr>
            <w:tcW w:w="1362" w:type="dxa"/>
            <w:vAlign w:val="center"/>
          </w:tcPr>
          <w:p w14:paraId="3A6E2000" w14:textId="19F4DCAB" w:rsidR="00307B0E" w:rsidRDefault="00307B0E" w:rsidP="00A93C53">
            <w:pPr>
              <w:pStyle w:val="squish"/>
              <w:jc w:val="center"/>
            </w:pPr>
            <w:r>
              <w:t xml:space="preserve">% </w:t>
            </w:r>
            <w:r>
              <w:t>MAE_DTW</w:t>
            </w:r>
          </w:p>
        </w:tc>
      </w:tr>
      <w:tr w:rsidR="00E1504A" w14:paraId="0E07732E" w14:textId="2DCE6F93" w:rsidTr="00E1504A">
        <w:trPr>
          <w:jc w:val="center"/>
        </w:trPr>
        <w:tc>
          <w:tcPr>
            <w:tcW w:w="732" w:type="dxa"/>
            <w:tcBorders>
              <w:top w:val="single" w:sz="4" w:space="0" w:color="auto"/>
            </w:tcBorders>
          </w:tcPr>
          <w:p w14:paraId="29552256" w14:textId="0DCD6724" w:rsidR="00E1504A" w:rsidRDefault="00E1504A" w:rsidP="00E1504A">
            <w:pPr>
              <w:pStyle w:val="squish"/>
              <w:jc w:val="center"/>
            </w:pPr>
            <w:r>
              <w:t>Truck (Avg. Rear)</w:t>
            </w:r>
          </w:p>
        </w:tc>
        <w:tc>
          <w:tcPr>
            <w:tcW w:w="700" w:type="dxa"/>
            <w:vAlign w:val="center"/>
          </w:tcPr>
          <w:p w14:paraId="42131894" w14:textId="7AEC60CD" w:rsidR="00E1504A" w:rsidRDefault="00E1504A" w:rsidP="00E1504A">
            <w:pPr>
              <w:pStyle w:val="squish"/>
              <w:jc w:val="center"/>
            </w:pPr>
            <w:r>
              <w:rPr>
                <w:rFonts w:ascii="Calibri" w:hAnsi="Calibri" w:cs="Calibri"/>
                <w:color w:val="000000"/>
              </w:rPr>
              <w:t>0.1443</w:t>
            </w:r>
          </w:p>
        </w:tc>
        <w:tc>
          <w:tcPr>
            <w:tcW w:w="775" w:type="dxa"/>
            <w:vAlign w:val="center"/>
          </w:tcPr>
          <w:p w14:paraId="71A2CFB6" w14:textId="1CEFC0AF" w:rsidR="00E1504A" w:rsidRDefault="00E1504A" w:rsidP="00E1504A">
            <w:pPr>
              <w:pStyle w:val="squish"/>
              <w:jc w:val="center"/>
            </w:pPr>
            <w:r>
              <w:rPr>
                <w:rFonts w:ascii="Calibri" w:hAnsi="Calibri" w:cs="Calibri"/>
                <w:color w:val="000000"/>
              </w:rPr>
              <w:t>15.43%</w:t>
            </w:r>
          </w:p>
        </w:tc>
        <w:tc>
          <w:tcPr>
            <w:tcW w:w="1182" w:type="dxa"/>
            <w:vAlign w:val="center"/>
          </w:tcPr>
          <w:p w14:paraId="3A8EFD3F" w14:textId="3B86590E" w:rsidR="00E1504A" w:rsidRDefault="00E1504A" w:rsidP="00E1504A">
            <w:pPr>
              <w:pStyle w:val="squish"/>
              <w:jc w:val="center"/>
            </w:pPr>
            <w:r>
              <w:rPr>
                <w:rFonts w:ascii="Calibri" w:hAnsi="Calibri" w:cs="Calibri"/>
                <w:color w:val="000000"/>
              </w:rPr>
              <w:t>0.0224</w:t>
            </w:r>
          </w:p>
        </w:tc>
        <w:tc>
          <w:tcPr>
            <w:tcW w:w="1362" w:type="dxa"/>
            <w:vAlign w:val="center"/>
          </w:tcPr>
          <w:p w14:paraId="1A963C0C" w14:textId="7998CDD4" w:rsidR="00E1504A" w:rsidRDefault="00E1504A" w:rsidP="00E1504A">
            <w:pPr>
              <w:pStyle w:val="squish"/>
              <w:jc w:val="center"/>
            </w:pPr>
            <w:r>
              <w:rPr>
                <w:rFonts w:ascii="Calibri" w:hAnsi="Calibri" w:cs="Calibri"/>
                <w:color w:val="000000"/>
              </w:rPr>
              <w:t>2.40%</w:t>
            </w:r>
          </w:p>
        </w:tc>
        <w:tc>
          <w:tcPr>
            <w:tcW w:w="713" w:type="dxa"/>
            <w:vAlign w:val="center"/>
          </w:tcPr>
          <w:p w14:paraId="3A94BEA0" w14:textId="438ABA94" w:rsidR="00E1504A" w:rsidRDefault="00E1504A" w:rsidP="00E1504A">
            <w:pPr>
              <w:pStyle w:val="squish"/>
              <w:jc w:val="center"/>
            </w:pPr>
            <w:r>
              <w:rPr>
                <w:rFonts w:ascii="Calibri" w:hAnsi="Calibri" w:cs="Calibri"/>
                <w:color w:val="000000"/>
              </w:rPr>
              <w:t>0.188</w:t>
            </w:r>
          </w:p>
        </w:tc>
        <w:tc>
          <w:tcPr>
            <w:tcW w:w="851" w:type="dxa"/>
            <w:vAlign w:val="center"/>
          </w:tcPr>
          <w:p w14:paraId="7761C295" w14:textId="3C24A3A5" w:rsidR="00E1504A" w:rsidRDefault="00E1504A" w:rsidP="00E1504A">
            <w:pPr>
              <w:pStyle w:val="squish"/>
              <w:jc w:val="center"/>
            </w:pPr>
            <w:r>
              <w:rPr>
                <w:rFonts w:ascii="Calibri" w:hAnsi="Calibri" w:cs="Calibri"/>
                <w:color w:val="000000"/>
              </w:rPr>
              <w:t>22.83%</w:t>
            </w:r>
          </w:p>
        </w:tc>
        <w:tc>
          <w:tcPr>
            <w:tcW w:w="1182" w:type="dxa"/>
            <w:vAlign w:val="center"/>
          </w:tcPr>
          <w:p w14:paraId="639B307E" w14:textId="64A6CFA6" w:rsidR="00E1504A" w:rsidRDefault="00E1504A" w:rsidP="00E1504A">
            <w:pPr>
              <w:pStyle w:val="squish"/>
              <w:jc w:val="center"/>
            </w:pPr>
            <w:r>
              <w:rPr>
                <w:rFonts w:ascii="Calibri" w:hAnsi="Calibri" w:cs="Calibri"/>
                <w:color w:val="000000"/>
              </w:rPr>
              <w:t>0.029</w:t>
            </w:r>
          </w:p>
        </w:tc>
        <w:tc>
          <w:tcPr>
            <w:tcW w:w="1362" w:type="dxa"/>
            <w:vAlign w:val="center"/>
          </w:tcPr>
          <w:p w14:paraId="53A046A9" w14:textId="6E7903EB" w:rsidR="00E1504A" w:rsidRDefault="00E1504A" w:rsidP="00E1504A">
            <w:pPr>
              <w:pStyle w:val="squish"/>
              <w:jc w:val="center"/>
            </w:pPr>
            <w:r>
              <w:rPr>
                <w:rFonts w:ascii="Calibri" w:hAnsi="Calibri" w:cs="Calibri"/>
                <w:color w:val="000000"/>
              </w:rPr>
              <w:t>3.53%</w:t>
            </w:r>
          </w:p>
        </w:tc>
      </w:tr>
      <w:tr w:rsidR="00E1504A" w14:paraId="74FAE6F5" w14:textId="46C3A905" w:rsidTr="00E1504A">
        <w:trPr>
          <w:jc w:val="center"/>
        </w:trPr>
        <w:tc>
          <w:tcPr>
            <w:tcW w:w="732" w:type="dxa"/>
          </w:tcPr>
          <w:p w14:paraId="29E74D18" w14:textId="49D2F353" w:rsidR="00E1504A" w:rsidRDefault="00E1504A" w:rsidP="00E1504A">
            <w:pPr>
              <w:pStyle w:val="squish"/>
              <w:jc w:val="center"/>
            </w:pPr>
            <w:r>
              <w:t>Span 2</w:t>
            </w:r>
          </w:p>
        </w:tc>
        <w:tc>
          <w:tcPr>
            <w:tcW w:w="700" w:type="dxa"/>
            <w:vAlign w:val="center"/>
          </w:tcPr>
          <w:p w14:paraId="29856378" w14:textId="761D37FF" w:rsidR="00E1504A" w:rsidRDefault="00E1504A" w:rsidP="00E1504A">
            <w:pPr>
              <w:pStyle w:val="squish"/>
              <w:jc w:val="center"/>
            </w:pPr>
            <w:r>
              <w:rPr>
                <w:rFonts w:ascii="Calibri" w:hAnsi="Calibri" w:cs="Calibri"/>
                <w:color w:val="000000"/>
              </w:rPr>
              <w:t>0.0077</w:t>
            </w:r>
          </w:p>
        </w:tc>
        <w:tc>
          <w:tcPr>
            <w:tcW w:w="775" w:type="dxa"/>
            <w:vAlign w:val="center"/>
          </w:tcPr>
          <w:p w14:paraId="7D45AC96" w14:textId="59FA26C0" w:rsidR="00E1504A" w:rsidRDefault="00E1504A" w:rsidP="00E1504A">
            <w:pPr>
              <w:pStyle w:val="squish"/>
              <w:jc w:val="center"/>
            </w:pPr>
            <w:r>
              <w:rPr>
                <w:rFonts w:ascii="Calibri" w:hAnsi="Calibri" w:cs="Calibri"/>
                <w:color w:val="000000"/>
              </w:rPr>
              <w:t>10.24%</w:t>
            </w:r>
          </w:p>
        </w:tc>
        <w:tc>
          <w:tcPr>
            <w:tcW w:w="1182" w:type="dxa"/>
            <w:vAlign w:val="center"/>
          </w:tcPr>
          <w:p w14:paraId="244165C7" w14:textId="6CAD69FD" w:rsidR="00E1504A" w:rsidRDefault="00E1504A" w:rsidP="00E1504A">
            <w:pPr>
              <w:pStyle w:val="squish"/>
              <w:jc w:val="center"/>
            </w:pPr>
            <w:r>
              <w:rPr>
                <w:rFonts w:ascii="Calibri" w:hAnsi="Calibri" w:cs="Calibri"/>
                <w:color w:val="000000"/>
              </w:rPr>
              <w:t>0.0031</w:t>
            </w:r>
          </w:p>
        </w:tc>
        <w:tc>
          <w:tcPr>
            <w:tcW w:w="1362" w:type="dxa"/>
            <w:vAlign w:val="center"/>
          </w:tcPr>
          <w:p w14:paraId="7BEA54BD" w14:textId="53C811BC" w:rsidR="00E1504A" w:rsidRDefault="00E1504A" w:rsidP="00E1504A">
            <w:pPr>
              <w:pStyle w:val="squish"/>
              <w:jc w:val="center"/>
            </w:pPr>
            <w:r>
              <w:rPr>
                <w:rFonts w:ascii="Calibri" w:hAnsi="Calibri" w:cs="Calibri"/>
                <w:color w:val="000000"/>
              </w:rPr>
              <w:t>4.14%</w:t>
            </w:r>
          </w:p>
        </w:tc>
        <w:tc>
          <w:tcPr>
            <w:tcW w:w="713" w:type="dxa"/>
            <w:vAlign w:val="center"/>
          </w:tcPr>
          <w:p w14:paraId="5C0BFD12" w14:textId="320B7931" w:rsidR="00E1504A" w:rsidRDefault="00E1504A" w:rsidP="00E1504A">
            <w:pPr>
              <w:pStyle w:val="squish"/>
              <w:jc w:val="center"/>
            </w:pPr>
            <w:r>
              <w:rPr>
                <w:rFonts w:ascii="Calibri" w:hAnsi="Calibri" w:cs="Calibri"/>
                <w:color w:val="000000"/>
              </w:rPr>
              <w:t>0.051</w:t>
            </w:r>
          </w:p>
        </w:tc>
        <w:tc>
          <w:tcPr>
            <w:tcW w:w="851" w:type="dxa"/>
            <w:vAlign w:val="center"/>
          </w:tcPr>
          <w:p w14:paraId="52F875FA" w14:textId="7D351B52" w:rsidR="00E1504A" w:rsidRDefault="00E1504A" w:rsidP="00E1504A">
            <w:pPr>
              <w:pStyle w:val="squish"/>
              <w:jc w:val="center"/>
            </w:pPr>
            <w:r>
              <w:rPr>
                <w:rFonts w:ascii="Calibri" w:hAnsi="Calibri" w:cs="Calibri"/>
                <w:color w:val="000000"/>
              </w:rPr>
              <w:t>37.31%</w:t>
            </w:r>
          </w:p>
        </w:tc>
        <w:tc>
          <w:tcPr>
            <w:tcW w:w="1182" w:type="dxa"/>
            <w:vAlign w:val="center"/>
          </w:tcPr>
          <w:p w14:paraId="5B3806AC" w14:textId="796626C6" w:rsidR="00E1504A" w:rsidRDefault="00E1504A" w:rsidP="00E1504A">
            <w:pPr>
              <w:pStyle w:val="squish"/>
              <w:jc w:val="center"/>
            </w:pPr>
            <w:r>
              <w:rPr>
                <w:rFonts w:ascii="Calibri" w:hAnsi="Calibri" w:cs="Calibri"/>
                <w:color w:val="000000"/>
              </w:rPr>
              <w:t>0.008</w:t>
            </w:r>
          </w:p>
        </w:tc>
        <w:tc>
          <w:tcPr>
            <w:tcW w:w="1362" w:type="dxa"/>
            <w:vAlign w:val="center"/>
          </w:tcPr>
          <w:p w14:paraId="0F64D6DE" w14:textId="5EEA8239" w:rsidR="00E1504A" w:rsidRDefault="00E1504A" w:rsidP="00E1504A">
            <w:pPr>
              <w:pStyle w:val="squish"/>
              <w:jc w:val="center"/>
            </w:pPr>
            <w:r>
              <w:rPr>
                <w:rFonts w:ascii="Calibri" w:hAnsi="Calibri" w:cs="Calibri"/>
                <w:color w:val="000000"/>
              </w:rPr>
              <w:t>5.51%</w:t>
            </w:r>
          </w:p>
        </w:tc>
      </w:tr>
      <w:tr w:rsidR="00E1504A" w14:paraId="402606FF" w14:textId="2A93C915" w:rsidTr="00E1504A">
        <w:trPr>
          <w:jc w:val="center"/>
        </w:trPr>
        <w:tc>
          <w:tcPr>
            <w:tcW w:w="732" w:type="dxa"/>
          </w:tcPr>
          <w:p w14:paraId="38CBF565" w14:textId="3617C83F" w:rsidR="00E1504A" w:rsidRDefault="00E1504A" w:rsidP="00E1504A">
            <w:pPr>
              <w:pStyle w:val="squish"/>
              <w:jc w:val="center"/>
            </w:pPr>
            <w:r>
              <w:t>Span 3</w:t>
            </w:r>
          </w:p>
        </w:tc>
        <w:tc>
          <w:tcPr>
            <w:tcW w:w="700" w:type="dxa"/>
            <w:vAlign w:val="center"/>
          </w:tcPr>
          <w:p w14:paraId="0391F930" w14:textId="3D5D38D5" w:rsidR="00E1504A" w:rsidRDefault="00E1504A" w:rsidP="00E1504A">
            <w:pPr>
              <w:pStyle w:val="squish"/>
              <w:jc w:val="center"/>
            </w:pPr>
            <w:r>
              <w:rPr>
                <w:rFonts w:ascii="Calibri" w:hAnsi="Calibri" w:cs="Calibri"/>
                <w:color w:val="000000"/>
              </w:rPr>
              <w:t>0.0136</w:t>
            </w:r>
          </w:p>
        </w:tc>
        <w:tc>
          <w:tcPr>
            <w:tcW w:w="775" w:type="dxa"/>
            <w:vAlign w:val="center"/>
          </w:tcPr>
          <w:p w14:paraId="12116395" w14:textId="3C5A0D8F" w:rsidR="00E1504A" w:rsidRDefault="00E1504A" w:rsidP="00E1504A">
            <w:pPr>
              <w:pStyle w:val="squish"/>
              <w:jc w:val="center"/>
            </w:pPr>
            <w:r>
              <w:rPr>
                <w:rFonts w:ascii="Calibri" w:hAnsi="Calibri" w:cs="Calibri"/>
                <w:color w:val="000000"/>
              </w:rPr>
              <w:t>11.58%</w:t>
            </w:r>
          </w:p>
        </w:tc>
        <w:tc>
          <w:tcPr>
            <w:tcW w:w="1182" w:type="dxa"/>
            <w:vAlign w:val="center"/>
          </w:tcPr>
          <w:p w14:paraId="0F2972F8" w14:textId="65C6FA0B" w:rsidR="00E1504A" w:rsidRDefault="00E1504A" w:rsidP="00E1504A">
            <w:pPr>
              <w:pStyle w:val="squish"/>
              <w:jc w:val="center"/>
            </w:pPr>
            <w:r>
              <w:rPr>
                <w:rFonts w:ascii="Calibri" w:hAnsi="Calibri" w:cs="Calibri"/>
                <w:color w:val="000000"/>
              </w:rPr>
              <w:t>0.0049</w:t>
            </w:r>
          </w:p>
        </w:tc>
        <w:tc>
          <w:tcPr>
            <w:tcW w:w="1362" w:type="dxa"/>
            <w:vAlign w:val="center"/>
          </w:tcPr>
          <w:p w14:paraId="442C464C" w14:textId="1D7362B2" w:rsidR="00E1504A" w:rsidRDefault="00E1504A" w:rsidP="00E1504A">
            <w:pPr>
              <w:pStyle w:val="squish"/>
              <w:jc w:val="center"/>
            </w:pPr>
            <w:r>
              <w:rPr>
                <w:rFonts w:ascii="Calibri" w:hAnsi="Calibri" w:cs="Calibri"/>
                <w:color w:val="000000"/>
              </w:rPr>
              <w:t>4.13%</w:t>
            </w:r>
          </w:p>
        </w:tc>
        <w:tc>
          <w:tcPr>
            <w:tcW w:w="713" w:type="dxa"/>
            <w:vAlign w:val="center"/>
          </w:tcPr>
          <w:p w14:paraId="5423A229" w14:textId="6592AE21" w:rsidR="00E1504A" w:rsidRDefault="00E1504A" w:rsidP="00E1504A">
            <w:pPr>
              <w:pStyle w:val="squish"/>
              <w:jc w:val="center"/>
            </w:pPr>
            <w:r>
              <w:rPr>
                <w:rFonts w:ascii="Calibri" w:hAnsi="Calibri" w:cs="Calibri"/>
                <w:color w:val="000000"/>
              </w:rPr>
              <w:t>0.025</w:t>
            </w:r>
          </w:p>
        </w:tc>
        <w:tc>
          <w:tcPr>
            <w:tcW w:w="851" w:type="dxa"/>
            <w:vAlign w:val="center"/>
          </w:tcPr>
          <w:p w14:paraId="7610D01D" w14:textId="472F17A2" w:rsidR="00E1504A" w:rsidRDefault="00E1504A" w:rsidP="00E1504A">
            <w:pPr>
              <w:pStyle w:val="squish"/>
              <w:jc w:val="center"/>
            </w:pPr>
            <w:r>
              <w:rPr>
                <w:rFonts w:ascii="Calibri" w:hAnsi="Calibri" w:cs="Calibri"/>
                <w:color w:val="000000"/>
              </w:rPr>
              <w:t>15.12%</w:t>
            </w:r>
          </w:p>
        </w:tc>
        <w:tc>
          <w:tcPr>
            <w:tcW w:w="1182" w:type="dxa"/>
            <w:vAlign w:val="center"/>
          </w:tcPr>
          <w:p w14:paraId="0295FA95" w14:textId="74AA6E0D" w:rsidR="00E1504A" w:rsidRDefault="00E1504A" w:rsidP="00E1504A">
            <w:pPr>
              <w:pStyle w:val="squish"/>
              <w:jc w:val="center"/>
            </w:pPr>
            <w:r>
              <w:rPr>
                <w:rFonts w:ascii="Calibri" w:hAnsi="Calibri" w:cs="Calibri"/>
                <w:color w:val="000000"/>
              </w:rPr>
              <w:t>0.007</w:t>
            </w:r>
          </w:p>
        </w:tc>
        <w:tc>
          <w:tcPr>
            <w:tcW w:w="1362" w:type="dxa"/>
            <w:vAlign w:val="center"/>
          </w:tcPr>
          <w:p w14:paraId="4EBAD256" w14:textId="494CDE82" w:rsidR="00E1504A" w:rsidRDefault="00E1504A" w:rsidP="00E1504A">
            <w:pPr>
              <w:pStyle w:val="squish"/>
              <w:jc w:val="center"/>
            </w:pPr>
            <w:r>
              <w:rPr>
                <w:rFonts w:ascii="Calibri" w:hAnsi="Calibri" w:cs="Calibri"/>
                <w:color w:val="000000"/>
              </w:rPr>
              <w:t>4.18%</w:t>
            </w:r>
          </w:p>
        </w:tc>
      </w:tr>
      <w:tr w:rsidR="00E1504A" w14:paraId="3C99C406" w14:textId="70240D86" w:rsidTr="00E1504A">
        <w:trPr>
          <w:jc w:val="center"/>
        </w:trPr>
        <w:tc>
          <w:tcPr>
            <w:tcW w:w="732" w:type="dxa"/>
          </w:tcPr>
          <w:p w14:paraId="7C153753" w14:textId="734B04A4" w:rsidR="00E1504A" w:rsidRDefault="00E1504A" w:rsidP="00E1504A">
            <w:pPr>
              <w:pStyle w:val="squish"/>
              <w:jc w:val="center"/>
            </w:pPr>
            <w:r>
              <w:t>Span 4</w:t>
            </w:r>
          </w:p>
        </w:tc>
        <w:tc>
          <w:tcPr>
            <w:tcW w:w="700" w:type="dxa"/>
            <w:vAlign w:val="center"/>
          </w:tcPr>
          <w:p w14:paraId="54F86356" w14:textId="6E9E1350" w:rsidR="00E1504A" w:rsidRDefault="00E1504A" w:rsidP="00E1504A">
            <w:pPr>
              <w:pStyle w:val="squish"/>
              <w:jc w:val="center"/>
            </w:pPr>
            <w:r>
              <w:rPr>
                <w:rFonts w:ascii="Calibri" w:hAnsi="Calibri" w:cs="Calibri"/>
                <w:color w:val="000000"/>
              </w:rPr>
              <w:t>0.0142</w:t>
            </w:r>
          </w:p>
        </w:tc>
        <w:tc>
          <w:tcPr>
            <w:tcW w:w="775" w:type="dxa"/>
            <w:vAlign w:val="center"/>
          </w:tcPr>
          <w:p w14:paraId="5807C191" w14:textId="4157DD4C" w:rsidR="00E1504A" w:rsidRDefault="00E1504A" w:rsidP="00E1504A">
            <w:pPr>
              <w:pStyle w:val="squish"/>
              <w:jc w:val="center"/>
            </w:pPr>
            <w:r>
              <w:rPr>
                <w:rFonts w:ascii="Calibri" w:hAnsi="Calibri" w:cs="Calibri"/>
                <w:color w:val="000000"/>
              </w:rPr>
              <w:t>13.49%</w:t>
            </w:r>
          </w:p>
        </w:tc>
        <w:tc>
          <w:tcPr>
            <w:tcW w:w="1182" w:type="dxa"/>
            <w:vAlign w:val="center"/>
          </w:tcPr>
          <w:p w14:paraId="7AB0805D" w14:textId="62D1828D" w:rsidR="00E1504A" w:rsidRDefault="00E1504A" w:rsidP="00E1504A">
            <w:pPr>
              <w:pStyle w:val="squish"/>
              <w:jc w:val="center"/>
            </w:pPr>
            <w:r>
              <w:rPr>
                <w:rFonts w:ascii="Calibri" w:hAnsi="Calibri" w:cs="Calibri"/>
                <w:color w:val="000000"/>
              </w:rPr>
              <w:t>0.0049</w:t>
            </w:r>
          </w:p>
        </w:tc>
        <w:tc>
          <w:tcPr>
            <w:tcW w:w="1362" w:type="dxa"/>
            <w:vAlign w:val="center"/>
          </w:tcPr>
          <w:p w14:paraId="60395E01" w14:textId="1A8A422D" w:rsidR="00E1504A" w:rsidRDefault="00E1504A" w:rsidP="00E1504A">
            <w:pPr>
              <w:pStyle w:val="squish"/>
              <w:jc w:val="center"/>
            </w:pPr>
            <w:r>
              <w:rPr>
                <w:rFonts w:ascii="Calibri" w:hAnsi="Calibri" w:cs="Calibri"/>
                <w:color w:val="000000"/>
              </w:rPr>
              <w:t>4.67%</w:t>
            </w:r>
          </w:p>
        </w:tc>
        <w:tc>
          <w:tcPr>
            <w:tcW w:w="713" w:type="dxa"/>
            <w:vAlign w:val="center"/>
          </w:tcPr>
          <w:p w14:paraId="4FB3F322" w14:textId="364B9219" w:rsidR="00E1504A" w:rsidRDefault="00E1504A" w:rsidP="00E1504A">
            <w:pPr>
              <w:pStyle w:val="squish"/>
              <w:jc w:val="center"/>
            </w:pPr>
            <w:r>
              <w:t>-</w:t>
            </w:r>
          </w:p>
        </w:tc>
        <w:tc>
          <w:tcPr>
            <w:tcW w:w="851" w:type="dxa"/>
            <w:vAlign w:val="center"/>
          </w:tcPr>
          <w:p w14:paraId="45832FE6" w14:textId="0C3099B5" w:rsidR="00E1504A" w:rsidRDefault="00E1504A" w:rsidP="00E1504A">
            <w:pPr>
              <w:pStyle w:val="squish"/>
              <w:jc w:val="center"/>
            </w:pPr>
            <w:r>
              <w:t>-</w:t>
            </w:r>
          </w:p>
        </w:tc>
        <w:tc>
          <w:tcPr>
            <w:tcW w:w="1182" w:type="dxa"/>
            <w:vAlign w:val="center"/>
          </w:tcPr>
          <w:p w14:paraId="3227CE2F" w14:textId="3F857950" w:rsidR="00E1504A" w:rsidRDefault="00E1504A" w:rsidP="00E1504A">
            <w:pPr>
              <w:pStyle w:val="squish"/>
              <w:jc w:val="center"/>
            </w:pPr>
            <w:r>
              <w:t>-</w:t>
            </w:r>
          </w:p>
        </w:tc>
        <w:tc>
          <w:tcPr>
            <w:tcW w:w="1362" w:type="dxa"/>
            <w:vAlign w:val="center"/>
          </w:tcPr>
          <w:p w14:paraId="3C1DA855" w14:textId="7E8BD39E" w:rsidR="00E1504A" w:rsidRDefault="00E1504A" w:rsidP="00E1504A">
            <w:pPr>
              <w:pStyle w:val="squish"/>
              <w:jc w:val="center"/>
            </w:pPr>
            <w:r>
              <w:t>-</w:t>
            </w:r>
          </w:p>
        </w:tc>
      </w:tr>
      <w:tr w:rsidR="00E1504A" w14:paraId="5AF71451" w14:textId="58CF94C0" w:rsidTr="00E1504A">
        <w:trPr>
          <w:jc w:val="center"/>
        </w:trPr>
        <w:tc>
          <w:tcPr>
            <w:tcW w:w="732" w:type="dxa"/>
          </w:tcPr>
          <w:p w14:paraId="0550867F" w14:textId="0004B74C" w:rsidR="00E1504A" w:rsidRDefault="00E1504A" w:rsidP="00E1504A">
            <w:pPr>
              <w:pStyle w:val="squish"/>
              <w:jc w:val="center"/>
            </w:pPr>
            <w:r>
              <w:t>Span 7</w:t>
            </w:r>
          </w:p>
        </w:tc>
        <w:tc>
          <w:tcPr>
            <w:tcW w:w="700" w:type="dxa"/>
            <w:vAlign w:val="center"/>
          </w:tcPr>
          <w:p w14:paraId="7D44565A" w14:textId="451981DA" w:rsidR="00E1504A" w:rsidRDefault="00E1504A" w:rsidP="00E1504A">
            <w:pPr>
              <w:pStyle w:val="squish"/>
              <w:jc w:val="center"/>
            </w:pPr>
            <w:r>
              <w:rPr>
                <w:rFonts w:ascii="Calibri" w:hAnsi="Calibri" w:cs="Calibri"/>
                <w:color w:val="000000"/>
              </w:rPr>
              <w:t>0.0173</w:t>
            </w:r>
          </w:p>
        </w:tc>
        <w:tc>
          <w:tcPr>
            <w:tcW w:w="775" w:type="dxa"/>
            <w:vAlign w:val="center"/>
          </w:tcPr>
          <w:p w14:paraId="41B1BEF2" w14:textId="7E97694D" w:rsidR="00E1504A" w:rsidRDefault="00E1504A" w:rsidP="00E1504A">
            <w:pPr>
              <w:pStyle w:val="squish"/>
              <w:jc w:val="center"/>
            </w:pPr>
            <w:r>
              <w:rPr>
                <w:rFonts w:ascii="Calibri" w:hAnsi="Calibri" w:cs="Calibri"/>
                <w:color w:val="000000"/>
              </w:rPr>
              <w:t>24.59%</w:t>
            </w:r>
          </w:p>
        </w:tc>
        <w:tc>
          <w:tcPr>
            <w:tcW w:w="1182" w:type="dxa"/>
            <w:vAlign w:val="center"/>
          </w:tcPr>
          <w:p w14:paraId="675DDDA1" w14:textId="11AF9866" w:rsidR="00E1504A" w:rsidRDefault="00E1504A" w:rsidP="00E1504A">
            <w:pPr>
              <w:pStyle w:val="squish"/>
              <w:jc w:val="center"/>
            </w:pPr>
            <w:r>
              <w:rPr>
                <w:rFonts w:ascii="Calibri" w:hAnsi="Calibri" w:cs="Calibri"/>
                <w:color w:val="000000"/>
              </w:rPr>
              <w:t>0.0056</w:t>
            </w:r>
          </w:p>
        </w:tc>
        <w:tc>
          <w:tcPr>
            <w:tcW w:w="1362" w:type="dxa"/>
            <w:vAlign w:val="center"/>
          </w:tcPr>
          <w:p w14:paraId="170C4CC5" w14:textId="18764A6A" w:rsidR="00E1504A" w:rsidRDefault="00E1504A" w:rsidP="00E1504A">
            <w:pPr>
              <w:pStyle w:val="squish"/>
              <w:jc w:val="center"/>
            </w:pPr>
            <w:r>
              <w:rPr>
                <w:rFonts w:ascii="Calibri" w:hAnsi="Calibri" w:cs="Calibri"/>
                <w:color w:val="000000"/>
              </w:rPr>
              <w:t>7.97%</w:t>
            </w:r>
          </w:p>
        </w:tc>
        <w:tc>
          <w:tcPr>
            <w:tcW w:w="713" w:type="dxa"/>
            <w:vAlign w:val="center"/>
          </w:tcPr>
          <w:p w14:paraId="018956E9" w14:textId="6C63C988" w:rsidR="00E1504A" w:rsidRDefault="00E1504A" w:rsidP="00E1504A">
            <w:pPr>
              <w:pStyle w:val="squish"/>
              <w:jc w:val="center"/>
            </w:pPr>
            <w:r>
              <w:rPr>
                <w:rFonts w:ascii="Calibri" w:hAnsi="Calibri" w:cs="Calibri"/>
                <w:color w:val="000000"/>
              </w:rPr>
              <w:t>0.052</w:t>
            </w:r>
          </w:p>
        </w:tc>
        <w:tc>
          <w:tcPr>
            <w:tcW w:w="851" w:type="dxa"/>
            <w:vAlign w:val="center"/>
          </w:tcPr>
          <w:p w14:paraId="0CD7C86B" w14:textId="262C0EA5" w:rsidR="00E1504A" w:rsidRDefault="00E1504A" w:rsidP="00E1504A">
            <w:pPr>
              <w:pStyle w:val="squish"/>
              <w:jc w:val="center"/>
            </w:pPr>
            <w:r>
              <w:rPr>
                <w:rFonts w:ascii="Calibri" w:hAnsi="Calibri" w:cs="Calibri"/>
                <w:color w:val="000000"/>
              </w:rPr>
              <w:t>51.73%</w:t>
            </w:r>
          </w:p>
        </w:tc>
        <w:tc>
          <w:tcPr>
            <w:tcW w:w="1182" w:type="dxa"/>
            <w:vAlign w:val="center"/>
          </w:tcPr>
          <w:p w14:paraId="2E8A7BB8" w14:textId="7C7C103B" w:rsidR="00E1504A" w:rsidRDefault="00E1504A" w:rsidP="00E1504A">
            <w:pPr>
              <w:pStyle w:val="squish"/>
              <w:jc w:val="center"/>
            </w:pPr>
            <w:r>
              <w:rPr>
                <w:rFonts w:ascii="Calibri" w:hAnsi="Calibri" w:cs="Calibri"/>
                <w:color w:val="000000"/>
              </w:rPr>
              <w:t>0.006</w:t>
            </w:r>
          </w:p>
        </w:tc>
        <w:tc>
          <w:tcPr>
            <w:tcW w:w="1362" w:type="dxa"/>
            <w:vAlign w:val="center"/>
          </w:tcPr>
          <w:p w14:paraId="11B8FFE3" w14:textId="73B8B229" w:rsidR="00E1504A" w:rsidRDefault="00E1504A" w:rsidP="00E1504A">
            <w:pPr>
              <w:pStyle w:val="squish"/>
              <w:jc w:val="center"/>
            </w:pPr>
            <w:r>
              <w:rPr>
                <w:rFonts w:ascii="Calibri" w:hAnsi="Calibri" w:cs="Calibri"/>
                <w:color w:val="000000"/>
              </w:rPr>
              <w:t>6.12%</w:t>
            </w:r>
          </w:p>
        </w:tc>
      </w:tr>
    </w:tbl>
    <w:p w14:paraId="716BCBB0" w14:textId="2A4FBA16" w:rsidR="00171AB1" w:rsidRDefault="00171AB1" w:rsidP="00171AB1">
      <w:r>
        <w:t>Span 4 errors are not provided in the above table because th</w:t>
      </w:r>
      <w:bookmarkStart w:id="6" w:name="_GoBack"/>
      <w:bookmarkEnd w:id="6"/>
      <w:r>
        <w:t>e corresponding sensor did not function properly and resulting data was unreliable.</w:t>
      </w:r>
    </w:p>
    <w:p w14:paraId="4FA2991C" w14:textId="69C5B715" w:rsidR="00D55759" w:rsidRDefault="00D55759" w:rsidP="00171AB1">
      <w:r>
        <w:t xml:space="preserve">The </w:t>
      </w:r>
      <w:r w:rsidR="00116AD2">
        <w:t>errors summarized in the preceding table provide a quantitative measure of FE model’s ability to simulate vehicle crossings over the bridge.</w:t>
      </w:r>
    </w:p>
    <w:p w14:paraId="00BFE80C" w14:textId="6803B60C" w:rsidR="00F42DB5" w:rsidRDefault="00F42DB5" w:rsidP="00DF2EDD">
      <w:pPr>
        <w:pStyle w:val="Heading3"/>
      </w:pPr>
      <w:r>
        <w:t>Simulated Amplification</w:t>
      </w:r>
    </w:p>
    <w:p w14:paraId="573EB37E" w14:textId="28898627" w:rsidR="00F42DB5" w:rsidRDefault="00E72AFB" w:rsidP="00F42DB5">
      <w:r>
        <w:t>The simulation</w:t>
      </w:r>
      <w:r w:rsidR="002E376F">
        <w:t xml:space="preserve"> of run 14 </w:t>
      </w:r>
      <w:r w:rsidR="00171AB1">
        <w:t>as detailed in the previous section</w:t>
      </w:r>
      <w:r>
        <w:t xml:space="preserve"> </w:t>
      </w:r>
      <w:r w:rsidR="002E376F">
        <w:t>was</w:t>
      </w:r>
      <w:r>
        <w:t xml:space="preserv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lastRenderedPageBreak/>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6F4CC3DD" w14:textId="74EDAD5D" w:rsidR="001D1E9E" w:rsidRDefault="001D1E9E" w:rsidP="001D1E9E">
      <w:pPr>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D20BE92" w14:textId="4D38355B" w:rsidR="001D1E9E" w:rsidRDefault="001D1E9E" w:rsidP="001D1E9E">
      <w:r>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lastRenderedPageBreak/>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101C6341" w14:textId="506DB17F"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sidR="00DD7610">
        <w:rPr>
          <w:noProof/>
        </w:rPr>
        <w:t>49</w:t>
      </w:r>
      <w:r w:rsidR="00965A46">
        <w:rPr>
          <w:noProof/>
        </w:rPr>
        <w:fldChar w:fldCharType="end"/>
      </w:r>
      <w:r>
        <w:t>: Maximum Displacement Amplification for Varying Speeds</w:t>
      </w:r>
    </w:p>
    <w:p w14:paraId="1BC0EDAE" w14:textId="66F0ACCF" w:rsidR="00157956" w:rsidRDefault="00157956" w:rsidP="00157956">
      <w:pPr>
        <w:pStyle w:val="Heading3"/>
      </w:pPr>
      <w:bookmarkStart w:id="7" w:name="_Toc536017952"/>
      <w:r>
        <w:t>Simulation Conclusions</w:t>
      </w:r>
    </w:p>
    <w:p w14:paraId="53EDB0D4" w14:textId="70B3708A" w:rsidR="00BE0DA4" w:rsidRDefault="00BE0DA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2EF14769" w14:textId="62915C97" w:rsidR="00116AD2" w:rsidRDefault="00116AD2" w:rsidP="00BE0DA4">
      <w:pPr>
        <w:pStyle w:val="ListParagraph"/>
        <w:numPr>
          <w:ilvl w:val="0"/>
          <w:numId w:val="4"/>
        </w:numPr>
      </w:pPr>
      <w:r>
        <w:t xml:space="preserve">A single degree-of-freedom vehicle model is adequate for </w:t>
      </w:r>
      <w:r w:rsidR="00C275A5">
        <w:t>simulating VBI and provides a conservative estimate of bridge response.</w:t>
      </w:r>
    </w:p>
    <w:p w14:paraId="22533431" w14:textId="0975365E" w:rsidR="00116AD2" w:rsidRDefault="00116AD2" w:rsidP="00BE0DA4">
      <w:pPr>
        <w:pStyle w:val="ListParagraph"/>
        <w:numPr>
          <w:ilvl w:val="0"/>
          <w:numId w:val="4"/>
        </w:numPr>
      </w:pPr>
      <w:r>
        <w:t>Vehicle suspension parameters have minor influence on bridge responses.</w:t>
      </w:r>
    </w:p>
    <w:p w14:paraId="07B49DA3" w14:textId="77777777" w:rsidR="00116AD2" w:rsidRDefault="00116AD2" w:rsidP="00BE0DA4">
      <w:pPr>
        <w:pStyle w:val="ListParagraph"/>
        <w:numPr>
          <w:ilvl w:val="0"/>
          <w:numId w:val="4"/>
        </w:numPr>
      </w:pPr>
    </w:p>
    <w:p w14:paraId="3A227856" w14:textId="77777777" w:rsidR="00157956" w:rsidRPr="00157956" w:rsidRDefault="00157956" w:rsidP="00157956"/>
    <w:bookmarkEnd w:id="7"/>
    <w:p w14:paraId="2CC95334" w14:textId="0DF30120" w:rsidR="00D275D4" w:rsidRDefault="00116AD2" w:rsidP="00157956">
      <w:pPr>
        <w:pStyle w:val="Heading2"/>
      </w:pPr>
      <w:r>
        <w:t>Part 1 Summary and Conclusions</w:t>
      </w:r>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lastRenderedPageBreak/>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33"/>
      <w:footerReference w:type="default" r:id="rId134"/>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BE2D89" w14:textId="77777777" w:rsidR="0072285F" w:rsidRDefault="0072285F" w:rsidP="004C7F36">
      <w:pPr>
        <w:spacing w:before="0" w:line="240" w:lineRule="auto"/>
      </w:pPr>
      <w:r>
        <w:separator/>
      </w:r>
    </w:p>
  </w:endnote>
  <w:endnote w:type="continuationSeparator" w:id="0">
    <w:p w14:paraId="5D44D2FF" w14:textId="77777777" w:rsidR="0072285F" w:rsidRDefault="0072285F"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19277D" w:rsidRDefault="0019277D">
    <w:pPr>
      <w:pStyle w:val="Footer"/>
      <w:jc w:val="right"/>
    </w:pPr>
  </w:p>
  <w:p w14:paraId="780C2357" w14:textId="77777777" w:rsidR="0019277D" w:rsidRDefault="001927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9B21B" w14:textId="77777777" w:rsidR="0072285F" w:rsidRDefault="0072285F" w:rsidP="004C7F36">
      <w:pPr>
        <w:spacing w:before="0" w:line="240" w:lineRule="auto"/>
      </w:pPr>
      <w:r>
        <w:separator/>
      </w:r>
    </w:p>
  </w:footnote>
  <w:footnote w:type="continuationSeparator" w:id="0">
    <w:p w14:paraId="2593F5FB" w14:textId="77777777" w:rsidR="0072285F" w:rsidRDefault="0072285F"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19277D" w:rsidRDefault="0019277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19277D" w:rsidRDefault="001927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0"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4"/>
  </w:num>
  <w:num w:numId="4">
    <w:abstractNumId w:val="16"/>
  </w:num>
  <w:num w:numId="5">
    <w:abstractNumId w:val="9"/>
  </w:num>
  <w:num w:numId="6">
    <w:abstractNumId w:val="21"/>
  </w:num>
  <w:num w:numId="7">
    <w:abstractNumId w:val="5"/>
  </w:num>
  <w:num w:numId="8">
    <w:abstractNumId w:val="2"/>
  </w:num>
  <w:num w:numId="9">
    <w:abstractNumId w:val="0"/>
  </w:num>
  <w:num w:numId="10">
    <w:abstractNumId w:val="6"/>
  </w:num>
  <w:num w:numId="11">
    <w:abstractNumId w:val="19"/>
  </w:num>
  <w:num w:numId="12">
    <w:abstractNumId w:val="1"/>
  </w:num>
  <w:num w:numId="13">
    <w:abstractNumId w:val="18"/>
  </w:num>
  <w:num w:numId="14">
    <w:abstractNumId w:val="3"/>
  </w:num>
  <w:num w:numId="15">
    <w:abstractNumId w:val="14"/>
  </w:num>
  <w:num w:numId="16">
    <w:abstractNumId w:val="15"/>
  </w:num>
  <w:num w:numId="17">
    <w:abstractNumId w:val="12"/>
  </w:num>
  <w:num w:numId="18">
    <w:abstractNumId w:val="8"/>
  </w:num>
  <w:num w:numId="19">
    <w:abstractNumId w:val="4"/>
  </w:num>
  <w:num w:numId="20">
    <w:abstractNumId w:val="10"/>
  </w:num>
  <w:num w:numId="21">
    <w:abstractNumId w:val="7"/>
  </w:num>
  <w:num w:numId="22">
    <w:abstractNumId w:val="20"/>
  </w:num>
  <w:num w:numId="23">
    <w:abstractNumId w:val="2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0B9A"/>
    <w:rsid w:val="00093BBA"/>
    <w:rsid w:val="00094060"/>
    <w:rsid w:val="00095F2D"/>
    <w:rsid w:val="000A28B8"/>
    <w:rsid w:val="000A53E2"/>
    <w:rsid w:val="000A5537"/>
    <w:rsid w:val="000A6FFF"/>
    <w:rsid w:val="000B0AB5"/>
    <w:rsid w:val="000B3C89"/>
    <w:rsid w:val="000B3F77"/>
    <w:rsid w:val="000C1666"/>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16AD2"/>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2036"/>
    <w:rsid w:val="001B4C67"/>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2168F"/>
    <w:rsid w:val="00224593"/>
    <w:rsid w:val="00235597"/>
    <w:rsid w:val="00241D2A"/>
    <w:rsid w:val="002459A6"/>
    <w:rsid w:val="00246EFB"/>
    <w:rsid w:val="002501FE"/>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F1BF4"/>
    <w:rsid w:val="002F237C"/>
    <w:rsid w:val="00302F4B"/>
    <w:rsid w:val="00306CE6"/>
    <w:rsid w:val="00307B0E"/>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592C"/>
    <w:rsid w:val="00436C56"/>
    <w:rsid w:val="00437B77"/>
    <w:rsid w:val="00440EDD"/>
    <w:rsid w:val="004433FA"/>
    <w:rsid w:val="0044423C"/>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806B0"/>
    <w:rsid w:val="00586742"/>
    <w:rsid w:val="005873A5"/>
    <w:rsid w:val="00587BDB"/>
    <w:rsid w:val="00594561"/>
    <w:rsid w:val="00594A3E"/>
    <w:rsid w:val="0059608B"/>
    <w:rsid w:val="005968D6"/>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2285F"/>
    <w:rsid w:val="00740132"/>
    <w:rsid w:val="007424FF"/>
    <w:rsid w:val="00743482"/>
    <w:rsid w:val="00750E76"/>
    <w:rsid w:val="0075611D"/>
    <w:rsid w:val="00757711"/>
    <w:rsid w:val="00757B37"/>
    <w:rsid w:val="00760C60"/>
    <w:rsid w:val="007623BB"/>
    <w:rsid w:val="00762C8F"/>
    <w:rsid w:val="007643FA"/>
    <w:rsid w:val="00766D74"/>
    <w:rsid w:val="00770168"/>
    <w:rsid w:val="00772959"/>
    <w:rsid w:val="007819F1"/>
    <w:rsid w:val="0078412B"/>
    <w:rsid w:val="00784EC2"/>
    <w:rsid w:val="00786A18"/>
    <w:rsid w:val="00787764"/>
    <w:rsid w:val="00791406"/>
    <w:rsid w:val="00792E79"/>
    <w:rsid w:val="00793162"/>
    <w:rsid w:val="00793192"/>
    <w:rsid w:val="0079677B"/>
    <w:rsid w:val="007B048D"/>
    <w:rsid w:val="007B2D6A"/>
    <w:rsid w:val="007B4150"/>
    <w:rsid w:val="007B48A8"/>
    <w:rsid w:val="007B4CB4"/>
    <w:rsid w:val="007B4CBE"/>
    <w:rsid w:val="007C0160"/>
    <w:rsid w:val="007C0FDD"/>
    <w:rsid w:val="007C3E3E"/>
    <w:rsid w:val="007C4F48"/>
    <w:rsid w:val="007C5362"/>
    <w:rsid w:val="007C5E74"/>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2FCD"/>
    <w:rsid w:val="008515DA"/>
    <w:rsid w:val="00851911"/>
    <w:rsid w:val="0085233C"/>
    <w:rsid w:val="00853E09"/>
    <w:rsid w:val="00857B6E"/>
    <w:rsid w:val="0086242D"/>
    <w:rsid w:val="00864BCE"/>
    <w:rsid w:val="0087255E"/>
    <w:rsid w:val="00880CB6"/>
    <w:rsid w:val="00882542"/>
    <w:rsid w:val="0088407D"/>
    <w:rsid w:val="00892862"/>
    <w:rsid w:val="008941E8"/>
    <w:rsid w:val="00895689"/>
    <w:rsid w:val="008A062F"/>
    <w:rsid w:val="008B2233"/>
    <w:rsid w:val="008B2C60"/>
    <w:rsid w:val="008B3DC7"/>
    <w:rsid w:val="008B5610"/>
    <w:rsid w:val="008B7CAE"/>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13F9"/>
    <w:rsid w:val="00A76799"/>
    <w:rsid w:val="00A77260"/>
    <w:rsid w:val="00A801E4"/>
    <w:rsid w:val="00A93C53"/>
    <w:rsid w:val="00A96B6C"/>
    <w:rsid w:val="00AA548C"/>
    <w:rsid w:val="00AA7A2B"/>
    <w:rsid w:val="00AB3CB3"/>
    <w:rsid w:val="00AB4B7D"/>
    <w:rsid w:val="00AB4ED6"/>
    <w:rsid w:val="00AC11A5"/>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627F"/>
    <w:rsid w:val="00CF6F8A"/>
    <w:rsid w:val="00CF7401"/>
    <w:rsid w:val="00CF7C01"/>
    <w:rsid w:val="00D02BF2"/>
    <w:rsid w:val="00D072EC"/>
    <w:rsid w:val="00D12705"/>
    <w:rsid w:val="00D175BA"/>
    <w:rsid w:val="00D207D9"/>
    <w:rsid w:val="00D24208"/>
    <w:rsid w:val="00D26A5F"/>
    <w:rsid w:val="00D272A4"/>
    <w:rsid w:val="00D275D4"/>
    <w:rsid w:val="00D278DE"/>
    <w:rsid w:val="00D328AB"/>
    <w:rsid w:val="00D32B2C"/>
    <w:rsid w:val="00D33ECF"/>
    <w:rsid w:val="00D353C7"/>
    <w:rsid w:val="00D36DB9"/>
    <w:rsid w:val="00D373A1"/>
    <w:rsid w:val="00D421AD"/>
    <w:rsid w:val="00D479D2"/>
    <w:rsid w:val="00D55759"/>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D7610"/>
    <w:rsid w:val="00DE0E9F"/>
    <w:rsid w:val="00DE13FB"/>
    <w:rsid w:val="00DE3A7E"/>
    <w:rsid w:val="00DF0C77"/>
    <w:rsid w:val="00DF2EDD"/>
    <w:rsid w:val="00DF4811"/>
    <w:rsid w:val="00E01D52"/>
    <w:rsid w:val="00E02FA6"/>
    <w:rsid w:val="00E077D1"/>
    <w:rsid w:val="00E1056B"/>
    <w:rsid w:val="00E113ED"/>
    <w:rsid w:val="00E1504A"/>
    <w:rsid w:val="00E25DCB"/>
    <w:rsid w:val="00E2653F"/>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35F5"/>
    <w:rsid w:val="00F760FC"/>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4.xml"/><Relationship Id="rId63" Type="http://schemas.openxmlformats.org/officeDocument/2006/relationships/image" Target="media/image47.emf"/><Relationship Id="rId84" Type="http://schemas.openxmlformats.org/officeDocument/2006/relationships/image" Target="media/image67.png"/><Relationship Id="rId16" Type="http://schemas.openxmlformats.org/officeDocument/2006/relationships/image" Target="media/image9.png"/><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4.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5.png"/><Relationship Id="rId118" Type="http://schemas.openxmlformats.org/officeDocument/2006/relationships/image" Target="media/image100.jpeg"/><Relationship Id="rId134" Type="http://schemas.openxmlformats.org/officeDocument/2006/relationships/footer" Target="footer1.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image" Target="media/image102.emf"/><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4.png"/><Relationship Id="rId9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6.JPG"/><Relationship Id="rId119" Type="http://schemas.openxmlformats.org/officeDocument/2006/relationships/image" Target="media/image101.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chart" Target="charts/chart15.xml"/><Relationship Id="rId135" Type="http://schemas.openxmlformats.org/officeDocument/2006/relationships/fontTable" Target="fontTable.xml"/><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9.png"/><Relationship Id="rId104" Type="http://schemas.openxmlformats.org/officeDocument/2006/relationships/image" Target="media/image86.emf"/><Relationship Id="rId120" Type="http://schemas.openxmlformats.org/officeDocument/2006/relationships/chart" Target="charts/chart11.xml"/><Relationship Id="rId125" Type="http://schemas.openxmlformats.org/officeDocument/2006/relationships/image" Target="media/image103.emf"/><Relationship Id="rId7" Type="http://schemas.openxmlformats.org/officeDocument/2006/relationships/endnotes" Target="endnotes.xml"/><Relationship Id="rId71" Type="http://schemas.openxmlformats.org/officeDocument/2006/relationships/image" Target="media/image54.png"/><Relationship Id="rId92" Type="http://schemas.microsoft.com/office/2007/relationships/hdphoto" Target="media/hdphoto1.wdp"/><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chart" Target="charts/chart16.xml"/><Relationship Id="rId136" Type="http://schemas.openxmlformats.org/officeDocument/2006/relationships/theme" Target="theme/theme1.xml"/><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5.emf"/><Relationship Id="rId98" Type="http://schemas.openxmlformats.org/officeDocument/2006/relationships/image" Target="media/image80.emf"/><Relationship Id="rId121" Type="http://schemas.openxmlformats.org/officeDocument/2006/relationships/chart" Target="charts/chart12.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8.png"/><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chart" Target="charts/chart17.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png"/><Relationship Id="rId133"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2156EFF-6306-4956-8899-0F8E83408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3</TotalTime>
  <Pages>94</Pages>
  <Words>15116</Words>
  <Characters>8616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8</cp:revision>
  <dcterms:created xsi:type="dcterms:W3CDTF">2019-03-08T19:48:00Z</dcterms:created>
  <dcterms:modified xsi:type="dcterms:W3CDTF">2019-03-2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